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45095917"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1A013B21" w14:textId="5F90DAF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56234342" w:history="1">
            <w:r w:rsidR="00B70C83" w:rsidRPr="008C23DF">
              <w:rPr>
                <w:rStyle w:val="Hyperlink"/>
                <w:noProof/>
                <w:lang w:val="en-US"/>
              </w:rPr>
              <w:t>Urfa-011: Urfa-011_Cemetry-Harran-2010</w:t>
            </w:r>
            <w:r w:rsidR="00B70C83">
              <w:rPr>
                <w:noProof/>
                <w:webHidden/>
              </w:rPr>
              <w:tab/>
            </w:r>
            <w:r w:rsidR="00B70C83">
              <w:rPr>
                <w:noProof/>
                <w:webHidden/>
              </w:rPr>
              <w:fldChar w:fldCharType="begin"/>
            </w:r>
            <w:r w:rsidR="00B70C83">
              <w:rPr>
                <w:noProof/>
                <w:webHidden/>
              </w:rPr>
              <w:instrText xml:space="preserve"> PAGEREF _Toc156234342 \h </w:instrText>
            </w:r>
            <w:r w:rsidR="00B70C83">
              <w:rPr>
                <w:noProof/>
                <w:webHidden/>
              </w:rPr>
            </w:r>
            <w:r w:rsidR="00B70C83">
              <w:rPr>
                <w:noProof/>
                <w:webHidden/>
              </w:rPr>
              <w:fldChar w:fldCharType="separate"/>
            </w:r>
            <w:r w:rsidR="00B70C83">
              <w:rPr>
                <w:noProof/>
                <w:webHidden/>
              </w:rPr>
              <w:t>2</w:t>
            </w:r>
            <w:r w:rsidR="00B70C83">
              <w:rPr>
                <w:noProof/>
                <w:webHidden/>
              </w:rPr>
              <w:fldChar w:fldCharType="end"/>
            </w:r>
          </w:hyperlink>
        </w:p>
        <w:p w14:paraId="3C4629BF" w14:textId="7495745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3" w:history="1">
            <w:r w:rsidR="00B70C83" w:rsidRPr="008C23DF">
              <w:rPr>
                <w:rStyle w:val="Hyperlink"/>
                <w:noProof/>
                <w:lang w:val="en-US"/>
              </w:rPr>
              <w:t>Urfa-012_Lentils-Harran-2010</w:t>
            </w:r>
            <w:r w:rsidR="00B70C83">
              <w:rPr>
                <w:noProof/>
                <w:webHidden/>
              </w:rPr>
              <w:tab/>
            </w:r>
            <w:r w:rsidR="00B70C83">
              <w:rPr>
                <w:noProof/>
                <w:webHidden/>
              </w:rPr>
              <w:fldChar w:fldCharType="begin"/>
            </w:r>
            <w:r w:rsidR="00B70C83">
              <w:rPr>
                <w:noProof/>
                <w:webHidden/>
              </w:rPr>
              <w:instrText xml:space="preserve"> PAGEREF _Toc156234343 \h </w:instrText>
            </w:r>
            <w:r w:rsidR="00B70C83">
              <w:rPr>
                <w:noProof/>
                <w:webHidden/>
              </w:rPr>
            </w:r>
            <w:r w:rsidR="00B70C83">
              <w:rPr>
                <w:noProof/>
                <w:webHidden/>
              </w:rPr>
              <w:fldChar w:fldCharType="separate"/>
            </w:r>
            <w:r w:rsidR="00B70C83">
              <w:rPr>
                <w:noProof/>
                <w:webHidden/>
              </w:rPr>
              <w:t>6</w:t>
            </w:r>
            <w:r w:rsidR="00B70C83">
              <w:rPr>
                <w:noProof/>
                <w:webHidden/>
              </w:rPr>
              <w:fldChar w:fldCharType="end"/>
            </w:r>
          </w:hyperlink>
        </w:p>
        <w:p w14:paraId="6ABC462C" w14:textId="2AA5FD7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4" w:history="1">
            <w:r w:rsidR="00B70C83" w:rsidRPr="008C23DF">
              <w:rPr>
                <w:rStyle w:val="Hyperlink"/>
                <w:noProof/>
              </w:rPr>
              <w:t>Urfa-014_Village_of_Qoran-Harran-2010</w:t>
            </w:r>
            <w:r w:rsidR="00B70C83">
              <w:rPr>
                <w:noProof/>
                <w:webHidden/>
              </w:rPr>
              <w:tab/>
            </w:r>
            <w:r w:rsidR="00B70C83">
              <w:rPr>
                <w:noProof/>
                <w:webHidden/>
              </w:rPr>
              <w:fldChar w:fldCharType="begin"/>
            </w:r>
            <w:r w:rsidR="00B70C83">
              <w:rPr>
                <w:noProof/>
                <w:webHidden/>
              </w:rPr>
              <w:instrText xml:space="preserve"> PAGEREF _Toc156234344 \h </w:instrText>
            </w:r>
            <w:r w:rsidR="00B70C83">
              <w:rPr>
                <w:noProof/>
                <w:webHidden/>
              </w:rPr>
            </w:r>
            <w:r w:rsidR="00B70C83">
              <w:rPr>
                <w:noProof/>
                <w:webHidden/>
              </w:rPr>
              <w:fldChar w:fldCharType="separate"/>
            </w:r>
            <w:r w:rsidR="00B70C83">
              <w:rPr>
                <w:noProof/>
                <w:webHidden/>
              </w:rPr>
              <w:t>9</w:t>
            </w:r>
            <w:r w:rsidR="00B70C83">
              <w:rPr>
                <w:noProof/>
                <w:webHidden/>
              </w:rPr>
              <w:fldChar w:fldCharType="end"/>
            </w:r>
          </w:hyperlink>
        </w:p>
        <w:p w14:paraId="53DCF241" w14:textId="06ACFE0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5" w:history="1">
            <w:r w:rsidR="00B70C83" w:rsidRPr="008C23DF">
              <w:rPr>
                <w:rStyle w:val="Hyperlink"/>
                <w:noProof/>
                <w:lang w:val="es-ES_tradnl"/>
              </w:rPr>
              <w:t>Urfa-024a_Vegetabels_and_Seasonal_Work-Harran-2010</w:t>
            </w:r>
            <w:r w:rsidR="00B70C83">
              <w:rPr>
                <w:noProof/>
                <w:webHidden/>
              </w:rPr>
              <w:tab/>
            </w:r>
            <w:r w:rsidR="00B70C83">
              <w:rPr>
                <w:noProof/>
                <w:webHidden/>
              </w:rPr>
              <w:fldChar w:fldCharType="begin"/>
            </w:r>
            <w:r w:rsidR="00B70C83">
              <w:rPr>
                <w:noProof/>
                <w:webHidden/>
              </w:rPr>
              <w:instrText xml:space="preserve"> PAGEREF _Toc156234345 \h </w:instrText>
            </w:r>
            <w:r w:rsidR="00B70C83">
              <w:rPr>
                <w:noProof/>
                <w:webHidden/>
              </w:rPr>
            </w:r>
            <w:r w:rsidR="00B70C83">
              <w:rPr>
                <w:noProof/>
                <w:webHidden/>
              </w:rPr>
              <w:fldChar w:fldCharType="separate"/>
            </w:r>
            <w:r w:rsidR="00B70C83">
              <w:rPr>
                <w:noProof/>
                <w:webHidden/>
              </w:rPr>
              <w:t>12</w:t>
            </w:r>
            <w:r w:rsidR="00B70C83">
              <w:rPr>
                <w:noProof/>
                <w:webHidden/>
              </w:rPr>
              <w:fldChar w:fldCharType="end"/>
            </w:r>
          </w:hyperlink>
        </w:p>
        <w:p w14:paraId="5E469382" w14:textId="547CC01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6" w:history="1">
            <w:r w:rsidR="00B70C83" w:rsidRPr="008C23DF">
              <w:rPr>
                <w:rStyle w:val="Hyperlink"/>
                <w:noProof/>
                <w:lang w:val="en-US"/>
              </w:rPr>
              <w:t>Urfa-024b_Vegetabels_and_Seasonal_Work-Harran-2010</w:t>
            </w:r>
            <w:r w:rsidR="00B70C83">
              <w:rPr>
                <w:noProof/>
                <w:webHidden/>
              </w:rPr>
              <w:tab/>
            </w:r>
            <w:r w:rsidR="00B70C83">
              <w:rPr>
                <w:noProof/>
                <w:webHidden/>
              </w:rPr>
              <w:fldChar w:fldCharType="begin"/>
            </w:r>
            <w:r w:rsidR="00B70C83">
              <w:rPr>
                <w:noProof/>
                <w:webHidden/>
              </w:rPr>
              <w:instrText xml:space="preserve"> PAGEREF _Toc156234346 \h </w:instrText>
            </w:r>
            <w:r w:rsidR="00B70C83">
              <w:rPr>
                <w:noProof/>
                <w:webHidden/>
              </w:rPr>
            </w:r>
            <w:r w:rsidR="00B70C83">
              <w:rPr>
                <w:noProof/>
                <w:webHidden/>
              </w:rPr>
              <w:fldChar w:fldCharType="separate"/>
            </w:r>
            <w:r w:rsidR="00B70C83">
              <w:rPr>
                <w:noProof/>
                <w:webHidden/>
              </w:rPr>
              <w:t>13</w:t>
            </w:r>
            <w:r w:rsidR="00B70C83">
              <w:rPr>
                <w:noProof/>
                <w:webHidden/>
              </w:rPr>
              <w:fldChar w:fldCharType="end"/>
            </w:r>
          </w:hyperlink>
        </w:p>
        <w:p w14:paraId="5495D1A5" w14:textId="44AEE58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7" w:history="1">
            <w:r w:rsidR="00B70C83" w:rsidRPr="008C23DF">
              <w:rPr>
                <w:rStyle w:val="Hyperlink"/>
                <w:noProof/>
                <w:lang w:val="en-US"/>
              </w:rPr>
              <w:t>Urfa-027_Cultivation-Harran-2010</w:t>
            </w:r>
            <w:r w:rsidR="00B70C83">
              <w:rPr>
                <w:noProof/>
                <w:webHidden/>
              </w:rPr>
              <w:tab/>
            </w:r>
            <w:r w:rsidR="00B70C83">
              <w:rPr>
                <w:noProof/>
                <w:webHidden/>
              </w:rPr>
              <w:fldChar w:fldCharType="begin"/>
            </w:r>
            <w:r w:rsidR="00B70C83">
              <w:rPr>
                <w:noProof/>
                <w:webHidden/>
              </w:rPr>
              <w:instrText xml:space="preserve"> PAGEREF _Toc156234347 \h </w:instrText>
            </w:r>
            <w:r w:rsidR="00B70C83">
              <w:rPr>
                <w:noProof/>
                <w:webHidden/>
              </w:rPr>
            </w:r>
            <w:r w:rsidR="00B70C83">
              <w:rPr>
                <w:noProof/>
                <w:webHidden/>
              </w:rPr>
              <w:fldChar w:fldCharType="separate"/>
            </w:r>
            <w:r w:rsidR="00B70C83">
              <w:rPr>
                <w:noProof/>
                <w:webHidden/>
              </w:rPr>
              <w:t>18</w:t>
            </w:r>
            <w:r w:rsidR="00B70C83">
              <w:rPr>
                <w:noProof/>
                <w:webHidden/>
              </w:rPr>
              <w:fldChar w:fldCharType="end"/>
            </w:r>
          </w:hyperlink>
        </w:p>
        <w:p w14:paraId="1298849B" w14:textId="1E72F3B1"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8" w:history="1">
            <w:r w:rsidR="00B70C83" w:rsidRPr="008C23DF">
              <w:rPr>
                <w:rStyle w:val="Hyperlink"/>
                <w:noProof/>
                <w:lang w:val="en-US"/>
              </w:rPr>
              <w:t>Urfa-029_Smoking-Harran-2010</w:t>
            </w:r>
            <w:r w:rsidR="00B70C83">
              <w:rPr>
                <w:noProof/>
                <w:webHidden/>
              </w:rPr>
              <w:tab/>
            </w:r>
            <w:r w:rsidR="00B70C83">
              <w:rPr>
                <w:noProof/>
                <w:webHidden/>
              </w:rPr>
              <w:fldChar w:fldCharType="begin"/>
            </w:r>
            <w:r w:rsidR="00B70C83">
              <w:rPr>
                <w:noProof/>
                <w:webHidden/>
              </w:rPr>
              <w:instrText xml:space="preserve"> PAGEREF _Toc156234348 \h </w:instrText>
            </w:r>
            <w:r w:rsidR="00B70C83">
              <w:rPr>
                <w:noProof/>
                <w:webHidden/>
              </w:rPr>
            </w:r>
            <w:r w:rsidR="00B70C83">
              <w:rPr>
                <w:noProof/>
                <w:webHidden/>
              </w:rPr>
              <w:fldChar w:fldCharType="separate"/>
            </w:r>
            <w:r w:rsidR="00B70C83">
              <w:rPr>
                <w:noProof/>
                <w:webHidden/>
              </w:rPr>
              <w:t>19</w:t>
            </w:r>
            <w:r w:rsidR="00B70C83">
              <w:rPr>
                <w:noProof/>
                <w:webHidden/>
              </w:rPr>
              <w:fldChar w:fldCharType="end"/>
            </w:r>
          </w:hyperlink>
        </w:p>
        <w:p w14:paraId="0023E3BD" w14:textId="6DB02ECD"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9" w:history="1">
            <w:r w:rsidR="00B70C83" w:rsidRPr="008C23DF">
              <w:rPr>
                <w:rStyle w:val="Hyperlink"/>
                <w:noProof/>
                <w:lang w:val="en-US"/>
              </w:rPr>
              <w:t>Urfa-033_Sheikh_Nifil-Harran-2010</w:t>
            </w:r>
            <w:r w:rsidR="00B70C83">
              <w:rPr>
                <w:noProof/>
                <w:webHidden/>
              </w:rPr>
              <w:tab/>
            </w:r>
            <w:r w:rsidR="00B70C83">
              <w:rPr>
                <w:noProof/>
                <w:webHidden/>
              </w:rPr>
              <w:fldChar w:fldCharType="begin"/>
            </w:r>
            <w:r w:rsidR="00B70C83">
              <w:rPr>
                <w:noProof/>
                <w:webHidden/>
              </w:rPr>
              <w:instrText xml:space="preserve"> PAGEREF _Toc156234349 \h </w:instrText>
            </w:r>
            <w:r w:rsidR="00B70C83">
              <w:rPr>
                <w:noProof/>
                <w:webHidden/>
              </w:rPr>
            </w:r>
            <w:r w:rsidR="00B70C83">
              <w:rPr>
                <w:noProof/>
                <w:webHidden/>
              </w:rPr>
              <w:fldChar w:fldCharType="separate"/>
            </w:r>
            <w:r w:rsidR="00B70C83">
              <w:rPr>
                <w:noProof/>
                <w:webHidden/>
              </w:rPr>
              <w:t>21</w:t>
            </w:r>
            <w:r w:rsidR="00B70C83">
              <w:rPr>
                <w:noProof/>
                <w:webHidden/>
              </w:rPr>
              <w:fldChar w:fldCharType="end"/>
            </w:r>
          </w:hyperlink>
        </w:p>
        <w:p w14:paraId="7BE46A53" w14:textId="120F9BE4"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0" w:history="1">
            <w:r w:rsidR="00B70C83" w:rsidRPr="008C23DF">
              <w:rPr>
                <w:rStyle w:val="Hyperlink"/>
                <w:noProof/>
                <w:lang w:val="en-US"/>
              </w:rPr>
              <w:t>Urfa-034_Liquorice-Harran-2010</w:t>
            </w:r>
            <w:r w:rsidR="00B70C83" w:rsidRPr="008C23DF">
              <w:rPr>
                <w:rStyle w:val="Hyperlink"/>
                <w:i/>
                <w:noProof/>
                <w:lang w:val="en-US"/>
              </w:rPr>
              <w:t xml:space="preserve"> </w:t>
            </w:r>
            <w:r w:rsidR="00B70C83" w:rsidRPr="008C23DF">
              <w:rPr>
                <w:rStyle w:val="Hyperlink"/>
                <w:noProof/>
                <w:lang w:val="en-US"/>
              </w:rPr>
              <w:t>[published in M. Klimiuk 2021]]</w:t>
            </w:r>
            <w:r w:rsidR="00B70C83">
              <w:rPr>
                <w:noProof/>
                <w:webHidden/>
              </w:rPr>
              <w:tab/>
            </w:r>
            <w:r w:rsidR="00B70C83">
              <w:rPr>
                <w:noProof/>
                <w:webHidden/>
              </w:rPr>
              <w:fldChar w:fldCharType="begin"/>
            </w:r>
            <w:r w:rsidR="00B70C83">
              <w:rPr>
                <w:noProof/>
                <w:webHidden/>
              </w:rPr>
              <w:instrText xml:space="preserve"> PAGEREF _Toc156234350 \h </w:instrText>
            </w:r>
            <w:r w:rsidR="00B70C83">
              <w:rPr>
                <w:noProof/>
                <w:webHidden/>
              </w:rPr>
            </w:r>
            <w:r w:rsidR="00B70C83">
              <w:rPr>
                <w:noProof/>
                <w:webHidden/>
              </w:rPr>
              <w:fldChar w:fldCharType="separate"/>
            </w:r>
            <w:r w:rsidR="00B70C83">
              <w:rPr>
                <w:noProof/>
                <w:webHidden/>
              </w:rPr>
              <w:t>24</w:t>
            </w:r>
            <w:r w:rsidR="00B70C83">
              <w:rPr>
                <w:noProof/>
                <w:webHidden/>
              </w:rPr>
              <w:fldChar w:fldCharType="end"/>
            </w:r>
          </w:hyperlink>
        </w:p>
        <w:p w14:paraId="04CFF9DA" w14:textId="39714594"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1" w:history="1">
            <w:r w:rsidR="00B70C83" w:rsidRPr="008C23DF">
              <w:rPr>
                <w:rStyle w:val="Hyperlink"/>
                <w:noProof/>
              </w:rPr>
              <w:t>Urfa-042_Hospitality-Harran-2010</w:t>
            </w:r>
            <w:r w:rsidR="00B70C83">
              <w:rPr>
                <w:noProof/>
                <w:webHidden/>
              </w:rPr>
              <w:tab/>
            </w:r>
            <w:r w:rsidR="00B70C83">
              <w:rPr>
                <w:noProof/>
                <w:webHidden/>
              </w:rPr>
              <w:fldChar w:fldCharType="begin"/>
            </w:r>
            <w:r w:rsidR="00B70C83">
              <w:rPr>
                <w:noProof/>
                <w:webHidden/>
              </w:rPr>
              <w:instrText xml:space="preserve"> PAGEREF _Toc156234351 \h </w:instrText>
            </w:r>
            <w:r w:rsidR="00B70C83">
              <w:rPr>
                <w:noProof/>
                <w:webHidden/>
              </w:rPr>
            </w:r>
            <w:r w:rsidR="00B70C83">
              <w:rPr>
                <w:noProof/>
                <w:webHidden/>
              </w:rPr>
              <w:fldChar w:fldCharType="separate"/>
            </w:r>
            <w:r w:rsidR="00B70C83">
              <w:rPr>
                <w:noProof/>
                <w:webHidden/>
              </w:rPr>
              <w:t>25</w:t>
            </w:r>
            <w:r w:rsidR="00B70C83">
              <w:rPr>
                <w:noProof/>
                <w:webHidden/>
              </w:rPr>
              <w:fldChar w:fldCharType="end"/>
            </w:r>
          </w:hyperlink>
        </w:p>
        <w:p w14:paraId="39B0E042" w14:textId="5AB7F1B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2" w:history="1">
            <w:r w:rsidR="00B70C83" w:rsidRPr="008C23DF">
              <w:rPr>
                <w:rStyle w:val="Hyperlink"/>
                <w:noProof/>
              </w:rPr>
              <w:t>Urfa-043_Truffle-Harran-2010</w:t>
            </w:r>
            <w:r w:rsidR="00B70C83">
              <w:rPr>
                <w:noProof/>
                <w:webHidden/>
              </w:rPr>
              <w:tab/>
            </w:r>
            <w:r w:rsidR="00B70C83">
              <w:rPr>
                <w:noProof/>
                <w:webHidden/>
              </w:rPr>
              <w:fldChar w:fldCharType="begin"/>
            </w:r>
            <w:r w:rsidR="00B70C83">
              <w:rPr>
                <w:noProof/>
                <w:webHidden/>
              </w:rPr>
              <w:instrText xml:space="preserve"> PAGEREF _Toc156234352 \h </w:instrText>
            </w:r>
            <w:r w:rsidR="00B70C83">
              <w:rPr>
                <w:noProof/>
                <w:webHidden/>
              </w:rPr>
            </w:r>
            <w:r w:rsidR="00B70C83">
              <w:rPr>
                <w:noProof/>
                <w:webHidden/>
              </w:rPr>
              <w:fldChar w:fldCharType="separate"/>
            </w:r>
            <w:r w:rsidR="00B70C83">
              <w:rPr>
                <w:noProof/>
                <w:webHidden/>
              </w:rPr>
              <w:t>29</w:t>
            </w:r>
            <w:r w:rsidR="00B70C83">
              <w:rPr>
                <w:noProof/>
                <w:webHidden/>
              </w:rPr>
              <w:fldChar w:fldCharType="end"/>
            </w:r>
          </w:hyperlink>
        </w:p>
        <w:p w14:paraId="5198296E" w14:textId="06705A2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3" w:history="1">
            <w:r w:rsidR="00B70C83" w:rsidRPr="008C23DF">
              <w:rPr>
                <w:rStyle w:val="Hyperlink"/>
                <w:noProof/>
                <w:lang w:val="en-US"/>
              </w:rPr>
              <w:t>Urfa-044: Urfa-044_Sacks-Harran-2010 [published in M. Klimiuk 2021]</w:t>
            </w:r>
            <w:r w:rsidR="00B70C83">
              <w:rPr>
                <w:noProof/>
                <w:webHidden/>
              </w:rPr>
              <w:tab/>
            </w:r>
            <w:r w:rsidR="00B70C83">
              <w:rPr>
                <w:noProof/>
                <w:webHidden/>
              </w:rPr>
              <w:fldChar w:fldCharType="begin"/>
            </w:r>
            <w:r w:rsidR="00B70C83">
              <w:rPr>
                <w:noProof/>
                <w:webHidden/>
              </w:rPr>
              <w:instrText xml:space="preserve"> PAGEREF _Toc156234353 \h </w:instrText>
            </w:r>
            <w:r w:rsidR="00B70C83">
              <w:rPr>
                <w:noProof/>
                <w:webHidden/>
              </w:rPr>
            </w:r>
            <w:r w:rsidR="00B70C83">
              <w:rPr>
                <w:noProof/>
                <w:webHidden/>
              </w:rPr>
              <w:fldChar w:fldCharType="separate"/>
            </w:r>
            <w:r w:rsidR="00B70C83">
              <w:rPr>
                <w:noProof/>
                <w:webHidden/>
              </w:rPr>
              <w:t>32</w:t>
            </w:r>
            <w:r w:rsidR="00B70C83">
              <w:rPr>
                <w:noProof/>
                <w:webHidden/>
              </w:rPr>
              <w:fldChar w:fldCharType="end"/>
            </w:r>
          </w:hyperlink>
        </w:p>
        <w:p w14:paraId="557A388D" w14:textId="4501BE7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4" w:history="1">
            <w:r w:rsidR="00B70C83" w:rsidRPr="008C23DF">
              <w:rPr>
                <w:rStyle w:val="Hyperlink"/>
                <w:noProof/>
                <w:lang w:val="en-US"/>
              </w:rPr>
              <w:t>Urfa-045_Gamra_Dariba-Harran-2010</w:t>
            </w:r>
            <w:r w:rsidR="00B70C83">
              <w:rPr>
                <w:noProof/>
                <w:webHidden/>
              </w:rPr>
              <w:tab/>
            </w:r>
            <w:r w:rsidR="00B70C83">
              <w:rPr>
                <w:noProof/>
                <w:webHidden/>
              </w:rPr>
              <w:fldChar w:fldCharType="begin"/>
            </w:r>
            <w:r w:rsidR="00B70C83">
              <w:rPr>
                <w:noProof/>
                <w:webHidden/>
              </w:rPr>
              <w:instrText xml:space="preserve"> PAGEREF _Toc156234354 \h </w:instrText>
            </w:r>
            <w:r w:rsidR="00B70C83">
              <w:rPr>
                <w:noProof/>
                <w:webHidden/>
              </w:rPr>
            </w:r>
            <w:r w:rsidR="00B70C83">
              <w:rPr>
                <w:noProof/>
                <w:webHidden/>
              </w:rPr>
              <w:fldChar w:fldCharType="separate"/>
            </w:r>
            <w:r w:rsidR="00B70C83">
              <w:rPr>
                <w:noProof/>
                <w:webHidden/>
              </w:rPr>
              <w:t>34</w:t>
            </w:r>
            <w:r w:rsidR="00B70C83">
              <w:rPr>
                <w:noProof/>
                <w:webHidden/>
              </w:rPr>
              <w:fldChar w:fldCharType="end"/>
            </w:r>
          </w:hyperlink>
        </w:p>
        <w:p w14:paraId="4CD86006" w14:textId="7902170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5" w:history="1">
            <w:r w:rsidR="00B70C83" w:rsidRPr="008C23DF">
              <w:rPr>
                <w:rStyle w:val="Hyperlink"/>
                <w:noProof/>
                <w:lang w:val="en-US"/>
              </w:rPr>
              <w:t>Urfa-046_Game_Xwetime-Harran-2010</w:t>
            </w:r>
            <w:r w:rsidR="00B70C83">
              <w:rPr>
                <w:noProof/>
                <w:webHidden/>
              </w:rPr>
              <w:tab/>
            </w:r>
            <w:r w:rsidR="00B70C83">
              <w:rPr>
                <w:noProof/>
                <w:webHidden/>
              </w:rPr>
              <w:fldChar w:fldCharType="begin"/>
            </w:r>
            <w:r w:rsidR="00B70C83">
              <w:rPr>
                <w:noProof/>
                <w:webHidden/>
              </w:rPr>
              <w:instrText xml:space="preserve"> PAGEREF _Toc156234355 \h </w:instrText>
            </w:r>
            <w:r w:rsidR="00B70C83">
              <w:rPr>
                <w:noProof/>
                <w:webHidden/>
              </w:rPr>
            </w:r>
            <w:r w:rsidR="00B70C83">
              <w:rPr>
                <w:noProof/>
                <w:webHidden/>
              </w:rPr>
              <w:fldChar w:fldCharType="separate"/>
            </w:r>
            <w:r w:rsidR="00B70C83">
              <w:rPr>
                <w:noProof/>
                <w:webHidden/>
              </w:rPr>
              <w:t>35</w:t>
            </w:r>
            <w:r w:rsidR="00B70C83">
              <w:rPr>
                <w:noProof/>
                <w:webHidden/>
              </w:rPr>
              <w:fldChar w:fldCharType="end"/>
            </w:r>
          </w:hyperlink>
        </w:p>
        <w:p w14:paraId="23E8A81D" w14:textId="067FA0A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6" w:history="1">
            <w:r w:rsidR="00B70C83" w:rsidRPr="008C23DF">
              <w:rPr>
                <w:rStyle w:val="Hyperlink"/>
                <w:noProof/>
                <w:lang w:val="en-US"/>
              </w:rPr>
              <w:t>Urfa-047_Game_Qubbeya-Harran-2010</w:t>
            </w:r>
            <w:r w:rsidR="00B70C83">
              <w:rPr>
                <w:noProof/>
                <w:webHidden/>
              </w:rPr>
              <w:tab/>
            </w:r>
            <w:r w:rsidR="00B70C83">
              <w:rPr>
                <w:noProof/>
                <w:webHidden/>
              </w:rPr>
              <w:fldChar w:fldCharType="begin"/>
            </w:r>
            <w:r w:rsidR="00B70C83">
              <w:rPr>
                <w:noProof/>
                <w:webHidden/>
              </w:rPr>
              <w:instrText xml:space="preserve"> PAGEREF _Toc156234356 \h </w:instrText>
            </w:r>
            <w:r w:rsidR="00B70C83">
              <w:rPr>
                <w:noProof/>
                <w:webHidden/>
              </w:rPr>
            </w:r>
            <w:r w:rsidR="00B70C83">
              <w:rPr>
                <w:noProof/>
                <w:webHidden/>
              </w:rPr>
              <w:fldChar w:fldCharType="separate"/>
            </w:r>
            <w:r w:rsidR="00B70C83">
              <w:rPr>
                <w:noProof/>
                <w:webHidden/>
              </w:rPr>
              <w:t>38</w:t>
            </w:r>
            <w:r w:rsidR="00B70C83">
              <w:rPr>
                <w:noProof/>
                <w:webHidden/>
              </w:rPr>
              <w:fldChar w:fldCharType="end"/>
            </w:r>
          </w:hyperlink>
        </w:p>
        <w:p w14:paraId="2F862386" w14:textId="1FA46C8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7" w:history="1">
            <w:r w:rsidR="00B70C83" w:rsidRPr="008C23DF">
              <w:rPr>
                <w:rStyle w:val="Hyperlink"/>
                <w:noProof/>
              </w:rPr>
              <w:t>Urfa-048_Game_Cab-Harran-2010</w:t>
            </w:r>
            <w:r w:rsidR="00B70C83">
              <w:rPr>
                <w:noProof/>
                <w:webHidden/>
              </w:rPr>
              <w:tab/>
            </w:r>
            <w:r w:rsidR="00B70C83">
              <w:rPr>
                <w:noProof/>
                <w:webHidden/>
              </w:rPr>
              <w:fldChar w:fldCharType="begin"/>
            </w:r>
            <w:r w:rsidR="00B70C83">
              <w:rPr>
                <w:noProof/>
                <w:webHidden/>
              </w:rPr>
              <w:instrText xml:space="preserve"> PAGEREF _Toc156234357 \h </w:instrText>
            </w:r>
            <w:r w:rsidR="00B70C83">
              <w:rPr>
                <w:noProof/>
                <w:webHidden/>
              </w:rPr>
            </w:r>
            <w:r w:rsidR="00B70C83">
              <w:rPr>
                <w:noProof/>
                <w:webHidden/>
              </w:rPr>
              <w:fldChar w:fldCharType="separate"/>
            </w:r>
            <w:r w:rsidR="00B70C83">
              <w:rPr>
                <w:noProof/>
                <w:webHidden/>
              </w:rPr>
              <w:t>38</w:t>
            </w:r>
            <w:r w:rsidR="00B70C83">
              <w:rPr>
                <w:noProof/>
                <w:webHidden/>
              </w:rPr>
              <w:fldChar w:fldCharType="end"/>
            </w:r>
          </w:hyperlink>
        </w:p>
        <w:p w14:paraId="480D8DFE" w14:textId="023A20FD"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8" w:history="1">
            <w:r w:rsidR="00B70C83" w:rsidRPr="008C23DF">
              <w:rPr>
                <w:rStyle w:val="Hyperlink"/>
                <w:noProof/>
                <w:lang w:val="en-US"/>
              </w:rPr>
              <w:t>Urfa-057_Story_of_Magician-Harran-2010</w:t>
            </w:r>
            <w:r w:rsidR="00B70C83">
              <w:rPr>
                <w:noProof/>
                <w:webHidden/>
              </w:rPr>
              <w:tab/>
            </w:r>
            <w:r w:rsidR="00B70C83">
              <w:rPr>
                <w:noProof/>
                <w:webHidden/>
              </w:rPr>
              <w:fldChar w:fldCharType="begin"/>
            </w:r>
            <w:r w:rsidR="00B70C83">
              <w:rPr>
                <w:noProof/>
                <w:webHidden/>
              </w:rPr>
              <w:instrText xml:space="preserve"> PAGEREF _Toc156234358 \h </w:instrText>
            </w:r>
            <w:r w:rsidR="00B70C83">
              <w:rPr>
                <w:noProof/>
                <w:webHidden/>
              </w:rPr>
            </w:r>
            <w:r w:rsidR="00B70C83">
              <w:rPr>
                <w:noProof/>
                <w:webHidden/>
              </w:rPr>
              <w:fldChar w:fldCharType="separate"/>
            </w:r>
            <w:r w:rsidR="00B70C83">
              <w:rPr>
                <w:noProof/>
                <w:webHidden/>
              </w:rPr>
              <w:t>39</w:t>
            </w:r>
            <w:r w:rsidR="00B70C83">
              <w:rPr>
                <w:noProof/>
                <w:webHidden/>
              </w:rPr>
              <w:fldChar w:fldCharType="end"/>
            </w:r>
          </w:hyperlink>
        </w:p>
        <w:p w14:paraId="4B0D1999" w14:textId="59FFF80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9" w:history="1">
            <w:r w:rsidR="00B70C83" w:rsidRPr="008C23DF">
              <w:rPr>
                <w:rStyle w:val="Hyperlink"/>
                <w:noProof/>
                <w:lang w:val="en-US"/>
              </w:rPr>
              <w:t>Urfa-061_Life_of_al-Harrani-Harran-2010</w:t>
            </w:r>
            <w:r w:rsidR="00B70C83">
              <w:rPr>
                <w:noProof/>
                <w:webHidden/>
              </w:rPr>
              <w:tab/>
            </w:r>
            <w:r w:rsidR="00B70C83">
              <w:rPr>
                <w:noProof/>
                <w:webHidden/>
              </w:rPr>
              <w:fldChar w:fldCharType="begin"/>
            </w:r>
            <w:r w:rsidR="00B70C83">
              <w:rPr>
                <w:noProof/>
                <w:webHidden/>
              </w:rPr>
              <w:instrText xml:space="preserve"> PAGEREF _Toc156234359 \h </w:instrText>
            </w:r>
            <w:r w:rsidR="00B70C83">
              <w:rPr>
                <w:noProof/>
                <w:webHidden/>
              </w:rPr>
            </w:r>
            <w:r w:rsidR="00B70C83">
              <w:rPr>
                <w:noProof/>
                <w:webHidden/>
              </w:rPr>
              <w:fldChar w:fldCharType="separate"/>
            </w:r>
            <w:r w:rsidR="00B70C83">
              <w:rPr>
                <w:noProof/>
                <w:webHidden/>
              </w:rPr>
              <w:t>41</w:t>
            </w:r>
            <w:r w:rsidR="00B70C83">
              <w:rPr>
                <w:noProof/>
                <w:webHidden/>
              </w:rPr>
              <w:fldChar w:fldCharType="end"/>
            </w:r>
          </w:hyperlink>
        </w:p>
        <w:p w14:paraId="509BD1A1" w14:textId="285F461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0" w:history="1">
            <w:r w:rsidR="00B70C83" w:rsidRPr="008C23DF">
              <w:rPr>
                <w:rStyle w:val="Hyperlink"/>
                <w:noProof/>
                <w:lang w:val="en-US"/>
              </w:rPr>
              <w:t>Urfa-068_Tribes_Armenians_Jews-Harran-2010</w:t>
            </w:r>
            <w:r w:rsidR="00B70C83">
              <w:rPr>
                <w:noProof/>
                <w:webHidden/>
              </w:rPr>
              <w:tab/>
            </w:r>
            <w:r w:rsidR="00B70C83">
              <w:rPr>
                <w:noProof/>
                <w:webHidden/>
              </w:rPr>
              <w:fldChar w:fldCharType="begin"/>
            </w:r>
            <w:r w:rsidR="00B70C83">
              <w:rPr>
                <w:noProof/>
                <w:webHidden/>
              </w:rPr>
              <w:instrText xml:space="preserve"> PAGEREF _Toc156234360 \h </w:instrText>
            </w:r>
            <w:r w:rsidR="00B70C83">
              <w:rPr>
                <w:noProof/>
                <w:webHidden/>
              </w:rPr>
            </w:r>
            <w:r w:rsidR="00B70C83">
              <w:rPr>
                <w:noProof/>
                <w:webHidden/>
              </w:rPr>
              <w:fldChar w:fldCharType="separate"/>
            </w:r>
            <w:r w:rsidR="00B70C83">
              <w:rPr>
                <w:noProof/>
                <w:webHidden/>
              </w:rPr>
              <w:t>44</w:t>
            </w:r>
            <w:r w:rsidR="00B70C83">
              <w:rPr>
                <w:noProof/>
                <w:webHidden/>
              </w:rPr>
              <w:fldChar w:fldCharType="end"/>
            </w:r>
          </w:hyperlink>
        </w:p>
        <w:p w14:paraId="04C5FF88" w14:textId="1FC087D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1" w:history="1">
            <w:r w:rsidR="00B70C83" w:rsidRPr="008C23DF">
              <w:rPr>
                <w:rStyle w:val="Hyperlink"/>
                <w:noProof/>
                <w:lang w:val="es-ES_tradnl"/>
              </w:rPr>
              <w:t>Urfa-069a_Armenians-Harran-2010</w:t>
            </w:r>
            <w:r w:rsidR="00B70C83">
              <w:rPr>
                <w:noProof/>
                <w:webHidden/>
              </w:rPr>
              <w:tab/>
            </w:r>
            <w:r w:rsidR="00B70C83">
              <w:rPr>
                <w:noProof/>
                <w:webHidden/>
              </w:rPr>
              <w:fldChar w:fldCharType="begin"/>
            </w:r>
            <w:r w:rsidR="00B70C83">
              <w:rPr>
                <w:noProof/>
                <w:webHidden/>
              </w:rPr>
              <w:instrText xml:space="preserve"> PAGEREF _Toc156234361 \h </w:instrText>
            </w:r>
            <w:r w:rsidR="00B70C83">
              <w:rPr>
                <w:noProof/>
                <w:webHidden/>
              </w:rPr>
            </w:r>
            <w:r w:rsidR="00B70C83">
              <w:rPr>
                <w:noProof/>
                <w:webHidden/>
              </w:rPr>
              <w:fldChar w:fldCharType="separate"/>
            </w:r>
            <w:r w:rsidR="00B70C83">
              <w:rPr>
                <w:noProof/>
                <w:webHidden/>
              </w:rPr>
              <w:t>49</w:t>
            </w:r>
            <w:r w:rsidR="00B70C83">
              <w:rPr>
                <w:noProof/>
                <w:webHidden/>
              </w:rPr>
              <w:fldChar w:fldCharType="end"/>
            </w:r>
          </w:hyperlink>
        </w:p>
        <w:p w14:paraId="3AE8C96A" w14:textId="5ECB2975"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2" w:history="1">
            <w:r w:rsidR="00B70C83" w:rsidRPr="008C23DF">
              <w:rPr>
                <w:rStyle w:val="Hyperlink"/>
                <w:noProof/>
              </w:rPr>
              <w:t>Urfa-069b_Arabicised_Kurds-Harran-2010</w:t>
            </w:r>
            <w:r w:rsidR="00B70C83">
              <w:rPr>
                <w:noProof/>
                <w:webHidden/>
              </w:rPr>
              <w:tab/>
            </w:r>
            <w:r w:rsidR="00B70C83">
              <w:rPr>
                <w:noProof/>
                <w:webHidden/>
              </w:rPr>
              <w:fldChar w:fldCharType="begin"/>
            </w:r>
            <w:r w:rsidR="00B70C83">
              <w:rPr>
                <w:noProof/>
                <w:webHidden/>
              </w:rPr>
              <w:instrText xml:space="preserve"> PAGEREF _Toc156234362 \h </w:instrText>
            </w:r>
            <w:r w:rsidR="00B70C83">
              <w:rPr>
                <w:noProof/>
                <w:webHidden/>
              </w:rPr>
            </w:r>
            <w:r w:rsidR="00B70C83">
              <w:rPr>
                <w:noProof/>
                <w:webHidden/>
              </w:rPr>
              <w:fldChar w:fldCharType="separate"/>
            </w:r>
            <w:r w:rsidR="00B70C83">
              <w:rPr>
                <w:noProof/>
                <w:webHidden/>
              </w:rPr>
              <w:t>51</w:t>
            </w:r>
            <w:r w:rsidR="00B70C83">
              <w:rPr>
                <w:noProof/>
                <w:webHidden/>
              </w:rPr>
              <w:fldChar w:fldCharType="end"/>
            </w:r>
          </w:hyperlink>
        </w:p>
        <w:p w14:paraId="0F83CC84" w14:textId="3B062F5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3" w:history="1">
            <w:r w:rsidR="00B70C83" w:rsidRPr="008C23DF">
              <w:rPr>
                <w:rStyle w:val="Hyperlink"/>
                <w:noProof/>
              </w:rPr>
              <w:t>Urfa-070_Hen_House-Harran-2010</w:t>
            </w:r>
            <w:r w:rsidR="00B70C83">
              <w:rPr>
                <w:noProof/>
                <w:webHidden/>
              </w:rPr>
              <w:tab/>
            </w:r>
            <w:r w:rsidR="00B70C83">
              <w:rPr>
                <w:noProof/>
                <w:webHidden/>
              </w:rPr>
              <w:fldChar w:fldCharType="begin"/>
            </w:r>
            <w:r w:rsidR="00B70C83">
              <w:rPr>
                <w:noProof/>
                <w:webHidden/>
              </w:rPr>
              <w:instrText xml:space="preserve"> PAGEREF _Toc156234363 \h </w:instrText>
            </w:r>
            <w:r w:rsidR="00B70C83">
              <w:rPr>
                <w:noProof/>
                <w:webHidden/>
              </w:rPr>
            </w:r>
            <w:r w:rsidR="00B70C83">
              <w:rPr>
                <w:noProof/>
                <w:webHidden/>
              </w:rPr>
              <w:fldChar w:fldCharType="separate"/>
            </w:r>
            <w:r w:rsidR="00B70C83">
              <w:rPr>
                <w:noProof/>
                <w:webHidden/>
              </w:rPr>
              <w:t>52</w:t>
            </w:r>
            <w:r w:rsidR="00B70C83">
              <w:rPr>
                <w:noProof/>
                <w:webHidden/>
              </w:rPr>
              <w:fldChar w:fldCharType="end"/>
            </w:r>
          </w:hyperlink>
        </w:p>
        <w:p w14:paraId="4E4991BC" w14:textId="4A681551"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4" w:history="1">
            <w:r w:rsidR="00B70C83" w:rsidRPr="008C23DF">
              <w:rPr>
                <w:rStyle w:val="Hyperlink"/>
                <w:noProof/>
                <w:lang w:val="en-US"/>
              </w:rPr>
              <w:t>Urfa-072_Villages-Harran-2010</w:t>
            </w:r>
            <w:r w:rsidR="00B70C83">
              <w:rPr>
                <w:noProof/>
                <w:webHidden/>
              </w:rPr>
              <w:tab/>
            </w:r>
            <w:r w:rsidR="00B70C83">
              <w:rPr>
                <w:noProof/>
                <w:webHidden/>
              </w:rPr>
              <w:fldChar w:fldCharType="begin"/>
            </w:r>
            <w:r w:rsidR="00B70C83">
              <w:rPr>
                <w:noProof/>
                <w:webHidden/>
              </w:rPr>
              <w:instrText xml:space="preserve"> PAGEREF _Toc156234364 \h </w:instrText>
            </w:r>
            <w:r w:rsidR="00B70C83">
              <w:rPr>
                <w:noProof/>
                <w:webHidden/>
              </w:rPr>
            </w:r>
            <w:r w:rsidR="00B70C83">
              <w:rPr>
                <w:noProof/>
                <w:webHidden/>
              </w:rPr>
              <w:fldChar w:fldCharType="separate"/>
            </w:r>
            <w:r w:rsidR="00B70C83">
              <w:rPr>
                <w:noProof/>
                <w:webHidden/>
              </w:rPr>
              <w:t>52</w:t>
            </w:r>
            <w:r w:rsidR="00B70C83">
              <w:rPr>
                <w:noProof/>
                <w:webHidden/>
              </w:rPr>
              <w:fldChar w:fldCharType="end"/>
            </w:r>
          </w:hyperlink>
        </w:p>
        <w:p w14:paraId="7768B275" w14:textId="1FA2A851"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5" w:history="1">
            <w:r w:rsidR="00B70C83" w:rsidRPr="008C23DF">
              <w:rPr>
                <w:rStyle w:val="Hyperlink"/>
                <w:noProof/>
              </w:rPr>
              <w:t>Urfa-073_Talls_Flood-Harran-2010</w:t>
            </w:r>
            <w:r w:rsidR="00B70C83">
              <w:rPr>
                <w:noProof/>
                <w:webHidden/>
              </w:rPr>
              <w:tab/>
            </w:r>
            <w:r w:rsidR="00B70C83">
              <w:rPr>
                <w:noProof/>
                <w:webHidden/>
              </w:rPr>
              <w:fldChar w:fldCharType="begin"/>
            </w:r>
            <w:r w:rsidR="00B70C83">
              <w:rPr>
                <w:noProof/>
                <w:webHidden/>
              </w:rPr>
              <w:instrText xml:space="preserve"> PAGEREF _Toc156234365 \h </w:instrText>
            </w:r>
            <w:r w:rsidR="00B70C83">
              <w:rPr>
                <w:noProof/>
                <w:webHidden/>
              </w:rPr>
            </w:r>
            <w:r w:rsidR="00B70C83">
              <w:rPr>
                <w:noProof/>
                <w:webHidden/>
              </w:rPr>
              <w:fldChar w:fldCharType="separate"/>
            </w:r>
            <w:r w:rsidR="00B70C83">
              <w:rPr>
                <w:noProof/>
                <w:webHidden/>
              </w:rPr>
              <w:t>56</w:t>
            </w:r>
            <w:r w:rsidR="00B70C83">
              <w:rPr>
                <w:noProof/>
                <w:webHidden/>
              </w:rPr>
              <w:fldChar w:fldCharType="end"/>
            </w:r>
          </w:hyperlink>
        </w:p>
        <w:p w14:paraId="0693388E" w14:textId="3048327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6" w:history="1">
            <w:r w:rsidR="00B70C83" w:rsidRPr="008C23DF">
              <w:rPr>
                <w:rStyle w:val="Hyperlink"/>
                <w:noProof/>
              </w:rPr>
              <w:t>Urfa-074_Talls_Burial_for_Children-Harran-2010</w:t>
            </w:r>
            <w:r w:rsidR="00B70C83">
              <w:rPr>
                <w:noProof/>
                <w:webHidden/>
              </w:rPr>
              <w:tab/>
            </w:r>
            <w:r w:rsidR="00B70C83">
              <w:rPr>
                <w:noProof/>
                <w:webHidden/>
              </w:rPr>
              <w:fldChar w:fldCharType="begin"/>
            </w:r>
            <w:r w:rsidR="00B70C83">
              <w:rPr>
                <w:noProof/>
                <w:webHidden/>
              </w:rPr>
              <w:instrText xml:space="preserve"> PAGEREF _Toc156234366 \h </w:instrText>
            </w:r>
            <w:r w:rsidR="00B70C83">
              <w:rPr>
                <w:noProof/>
                <w:webHidden/>
              </w:rPr>
            </w:r>
            <w:r w:rsidR="00B70C83">
              <w:rPr>
                <w:noProof/>
                <w:webHidden/>
              </w:rPr>
              <w:fldChar w:fldCharType="separate"/>
            </w:r>
            <w:r w:rsidR="00B70C83">
              <w:rPr>
                <w:noProof/>
                <w:webHidden/>
              </w:rPr>
              <w:t>57</w:t>
            </w:r>
            <w:r w:rsidR="00B70C83">
              <w:rPr>
                <w:noProof/>
                <w:webHidden/>
              </w:rPr>
              <w:fldChar w:fldCharType="end"/>
            </w:r>
          </w:hyperlink>
        </w:p>
        <w:p w14:paraId="58ED5169" w14:textId="36ADC6A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7" w:history="1">
            <w:r w:rsidR="00B70C83" w:rsidRPr="008C23DF">
              <w:rPr>
                <w:rStyle w:val="Hyperlink"/>
                <w:noProof/>
                <w:lang w:val="en-US"/>
              </w:rPr>
              <w:t>Urfa-075_Corn_and_Language-Harran-2010</w:t>
            </w:r>
            <w:r w:rsidR="00B70C83">
              <w:rPr>
                <w:noProof/>
                <w:webHidden/>
              </w:rPr>
              <w:tab/>
            </w:r>
            <w:r w:rsidR="00B70C83">
              <w:rPr>
                <w:noProof/>
                <w:webHidden/>
              </w:rPr>
              <w:fldChar w:fldCharType="begin"/>
            </w:r>
            <w:r w:rsidR="00B70C83">
              <w:rPr>
                <w:noProof/>
                <w:webHidden/>
              </w:rPr>
              <w:instrText xml:space="preserve"> PAGEREF _Toc156234367 \h </w:instrText>
            </w:r>
            <w:r w:rsidR="00B70C83">
              <w:rPr>
                <w:noProof/>
                <w:webHidden/>
              </w:rPr>
            </w:r>
            <w:r w:rsidR="00B70C83">
              <w:rPr>
                <w:noProof/>
                <w:webHidden/>
              </w:rPr>
              <w:fldChar w:fldCharType="separate"/>
            </w:r>
            <w:r w:rsidR="00B70C83">
              <w:rPr>
                <w:noProof/>
                <w:webHidden/>
              </w:rPr>
              <w:t>58</w:t>
            </w:r>
            <w:r w:rsidR="00B70C83">
              <w:rPr>
                <w:noProof/>
                <w:webHidden/>
              </w:rPr>
              <w:fldChar w:fldCharType="end"/>
            </w:r>
          </w:hyperlink>
        </w:p>
        <w:p w14:paraId="23592155" w14:textId="30BB69F5"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8" w:history="1">
            <w:r w:rsidR="00B70C83" w:rsidRPr="008C23DF">
              <w:rPr>
                <w:rStyle w:val="Hyperlink"/>
                <w:noProof/>
                <w:lang w:val="en-US"/>
              </w:rPr>
              <w:t>Urfa-076_Bedouins-Harran-2010</w:t>
            </w:r>
            <w:r w:rsidR="00B70C83">
              <w:rPr>
                <w:noProof/>
                <w:webHidden/>
              </w:rPr>
              <w:tab/>
            </w:r>
            <w:r w:rsidR="00B70C83">
              <w:rPr>
                <w:noProof/>
                <w:webHidden/>
              </w:rPr>
              <w:fldChar w:fldCharType="begin"/>
            </w:r>
            <w:r w:rsidR="00B70C83">
              <w:rPr>
                <w:noProof/>
                <w:webHidden/>
              </w:rPr>
              <w:instrText xml:space="preserve"> PAGEREF _Toc156234368 \h </w:instrText>
            </w:r>
            <w:r w:rsidR="00B70C83">
              <w:rPr>
                <w:noProof/>
                <w:webHidden/>
              </w:rPr>
            </w:r>
            <w:r w:rsidR="00B70C83">
              <w:rPr>
                <w:noProof/>
                <w:webHidden/>
              </w:rPr>
              <w:fldChar w:fldCharType="separate"/>
            </w:r>
            <w:r w:rsidR="00B70C83">
              <w:rPr>
                <w:noProof/>
                <w:webHidden/>
              </w:rPr>
              <w:t>59</w:t>
            </w:r>
            <w:r w:rsidR="00B70C83">
              <w:rPr>
                <w:noProof/>
                <w:webHidden/>
              </w:rPr>
              <w:fldChar w:fldCharType="end"/>
            </w:r>
          </w:hyperlink>
        </w:p>
        <w:p w14:paraId="2D607AD8" w14:textId="4C53F0B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9" w:history="1">
            <w:r w:rsidR="00B70C83" w:rsidRPr="008C23DF">
              <w:rPr>
                <w:rStyle w:val="Hyperlink"/>
                <w:noProof/>
                <w:lang w:val="en-US"/>
              </w:rPr>
              <w:t>Urfa-077a_Jinn-Harran-2010</w:t>
            </w:r>
            <w:r w:rsidR="00B70C83">
              <w:rPr>
                <w:noProof/>
                <w:webHidden/>
              </w:rPr>
              <w:tab/>
            </w:r>
            <w:r w:rsidR="00B70C83">
              <w:rPr>
                <w:noProof/>
                <w:webHidden/>
              </w:rPr>
              <w:fldChar w:fldCharType="begin"/>
            </w:r>
            <w:r w:rsidR="00B70C83">
              <w:rPr>
                <w:noProof/>
                <w:webHidden/>
              </w:rPr>
              <w:instrText xml:space="preserve"> PAGEREF _Toc156234369 \h </w:instrText>
            </w:r>
            <w:r w:rsidR="00B70C83">
              <w:rPr>
                <w:noProof/>
                <w:webHidden/>
              </w:rPr>
            </w:r>
            <w:r w:rsidR="00B70C83">
              <w:rPr>
                <w:noProof/>
                <w:webHidden/>
              </w:rPr>
              <w:fldChar w:fldCharType="separate"/>
            </w:r>
            <w:r w:rsidR="00B70C83">
              <w:rPr>
                <w:noProof/>
                <w:webHidden/>
              </w:rPr>
              <w:t>62</w:t>
            </w:r>
            <w:r w:rsidR="00B70C83">
              <w:rPr>
                <w:noProof/>
                <w:webHidden/>
              </w:rPr>
              <w:fldChar w:fldCharType="end"/>
            </w:r>
          </w:hyperlink>
        </w:p>
        <w:p w14:paraId="69557673" w14:textId="3CDE627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0" w:history="1">
            <w:r w:rsidR="00B70C83" w:rsidRPr="008C23DF">
              <w:rPr>
                <w:rStyle w:val="Hyperlink"/>
                <w:noProof/>
                <w:lang w:val="en-US"/>
              </w:rPr>
              <w:t>Urfa-077b_Jinn-Harran-2010</w:t>
            </w:r>
            <w:r w:rsidR="00B70C83">
              <w:rPr>
                <w:noProof/>
                <w:webHidden/>
              </w:rPr>
              <w:tab/>
            </w:r>
            <w:r w:rsidR="00B70C83">
              <w:rPr>
                <w:noProof/>
                <w:webHidden/>
              </w:rPr>
              <w:fldChar w:fldCharType="begin"/>
            </w:r>
            <w:r w:rsidR="00B70C83">
              <w:rPr>
                <w:noProof/>
                <w:webHidden/>
              </w:rPr>
              <w:instrText xml:space="preserve"> PAGEREF _Toc156234370 \h </w:instrText>
            </w:r>
            <w:r w:rsidR="00B70C83">
              <w:rPr>
                <w:noProof/>
                <w:webHidden/>
              </w:rPr>
            </w:r>
            <w:r w:rsidR="00B70C83">
              <w:rPr>
                <w:noProof/>
                <w:webHidden/>
              </w:rPr>
              <w:fldChar w:fldCharType="separate"/>
            </w:r>
            <w:r w:rsidR="00B70C83">
              <w:rPr>
                <w:noProof/>
                <w:webHidden/>
              </w:rPr>
              <w:t>63</w:t>
            </w:r>
            <w:r w:rsidR="00B70C83">
              <w:rPr>
                <w:noProof/>
                <w:webHidden/>
              </w:rPr>
              <w:fldChar w:fldCharType="end"/>
            </w:r>
          </w:hyperlink>
        </w:p>
        <w:p w14:paraId="0EAE0CA5" w14:textId="20F44AF9"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1" w:history="1">
            <w:r w:rsidR="00B70C83" w:rsidRPr="008C23DF">
              <w:rPr>
                <w:rStyle w:val="Hyperlink"/>
                <w:noProof/>
                <w:lang w:val="en-US"/>
              </w:rPr>
              <w:t>Urfa-077c_Jinn-Harran-2010</w:t>
            </w:r>
            <w:r w:rsidR="00B70C83">
              <w:rPr>
                <w:noProof/>
                <w:webHidden/>
              </w:rPr>
              <w:tab/>
            </w:r>
            <w:r w:rsidR="00B70C83">
              <w:rPr>
                <w:noProof/>
                <w:webHidden/>
              </w:rPr>
              <w:fldChar w:fldCharType="begin"/>
            </w:r>
            <w:r w:rsidR="00B70C83">
              <w:rPr>
                <w:noProof/>
                <w:webHidden/>
              </w:rPr>
              <w:instrText xml:space="preserve"> PAGEREF _Toc156234371 \h </w:instrText>
            </w:r>
            <w:r w:rsidR="00B70C83">
              <w:rPr>
                <w:noProof/>
                <w:webHidden/>
              </w:rPr>
            </w:r>
            <w:r w:rsidR="00B70C83">
              <w:rPr>
                <w:noProof/>
                <w:webHidden/>
              </w:rPr>
              <w:fldChar w:fldCharType="separate"/>
            </w:r>
            <w:r w:rsidR="00B70C83">
              <w:rPr>
                <w:noProof/>
                <w:webHidden/>
              </w:rPr>
              <w:t>66</w:t>
            </w:r>
            <w:r w:rsidR="00B70C83">
              <w:rPr>
                <w:noProof/>
                <w:webHidden/>
              </w:rPr>
              <w:fldChar w:fldCharType="end"/>
            </w:r>
          </w:hyperlink>
        </w:p>
        <w:p w14:paraId="4627DAE0" w14:textId="6C27645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2" w:history="1">
            <w:r w:rsidR="00B70C83" w:rsidRPr="008C23DF">
              <w:rPr>
                <w:rStyle w:val="Hyperlink"/>
                <w:noProof/>
                <w:lang w:val="en-US"/>
              </w:rPr>
              <w:t>Urfa-077d_Jinn-Harran-2010</w:t>
            </w:r>
            <w:r w:rsidR="00B70C83">
              <w:rPr>
                <w:noProof/>
                <w:webHidden/>
              </w:rPr>
              <w:tab/>
            </w:r>
            <w:r w:rsidR="00B70C83">
              <w:rPr>
                <w:noProof/>
                <w:webHidden/>
              </w:rPr>
              <w:fldChar w:fldCharType="begin"/>
            </w:r>
            <w:r w:rsidR="00B70C83">
              <w:rPr>
                <w:noProof/>
                <w:webHidden/>
              </w:rPr>
              <w:instrText xml:space="preserve"> PAGEREF _Toc156234372 \h </w:instrText>
            </w:r>
            <w:r w:rsidR="00B70C83">
              <w:rPr>
                <w:noProof/>
                <w:webHidden/>
              </w:rPr>
            </w:r>
            <w:r w:rsidR="00B70C83">
              <w:rPr>
                <w:noProof/>
                <w:webHidden/>
              </w:rPr>
              <w:fldChar w:fldCharType="separate"/>
            </w:r>
            <w:r w:rsidR="00B70C83">
              <w:rPr>
                <w:noProof/>
                <w:webHidden/>
              </w:rPr>
              <w:t>68</w:t>
            </w:r>
            <w:r w:rsidR="00B70C83">
              <w:rPr>
                <w:noProof/>
                <w:webHidden/>
              </w:rPr>
              <w:fldChar w:fldCharType="end"/>
            </w:r>
          </w:hyperlink>
        </w:p>
        <w:p w14:paraId="0204A16A" w14:textId="16572D3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3" w:history="1">
            <w:r w:rsidR="00B70C83" w:rsidRPr="008C23DF">
              <w:rPr>
                <w:rStyle w:val="Hyperlink"/>
                <w:noProof/>
                <w:lang w:val="en-US"/>
              </w:rPr>
              <w:t>Urfa-077e_Jinn-Harran-2010</w:t>
            </w:r>
            <w:r w:rsidR="00B70C83">
              <w:rPr>
                <w:noProof/>
                <w:webHidden/>
              </w:rPr>
              <w:tab/>
            </w:r>
            <w:r w:rsidR="00B70C83">
              <w:rPr>
                <w:noProof/>
                <w:webHidden/>
              </w:rPr>
              <w:fldChar w:fldCharType="begin"/>
            </w:r>
            <w:r w:rsidR="00B70C83">
              <w:rPr>
                <w:noProof/>
                <w:webHidden/>
              </w:rPr>
              <w:instrText xml:space="preserve"> PAGEREF _Toc156234373 \h </w:instrText>
            </w:r>
            <w:r w:rsidR="00B70C83">
              <w:rPr>
                <w:noProof/>
                <w:webHidden/>
              </w:rPr>
            </w:r>
            <w:r w:rsidR="00B70C83">
              <w:rPr>
                <w:noProof/>
                <w:webHidden/>
              </w:rPr>
              <w:fldChar w:fldCharType="separate"/>
            </w:r>
            <w:r w:rsidR="00B70C83">
              <w:rPr>
                <w:noProof/>
                <w:webHidden/>
              </w:rPr>
              <w:t>70</w:t>
            </w:r>
            <w:r w:rsidR="00B70C83">
              <w:rPr>
                <w:noProof/>
                <w:webHidden/>
              </w:rPr>
              <w:fldChar w:fldCharType="end"/>
            </w:r>
          </w:hyperlink>
        </w:p>
        <w:p w14:paraId="06B1116A" w14:textId="1150E44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4" w:history="1">
            <w:r w:rsidR="00B70C83" w:rsidRPr="008C23DF">
              <w:rPr>
                <w:rStyle w:val="Hyperlink"/>
                <w:noProof/>
                <w:lang w:val="en-US"/>
              </w:rPr>
              <w:t>Urfa-080_Gazelles_and_Jews-Harran-2010</w:t>
            </w:r>
            <w:r w:rsidR="00B70C83">
              <w:rPr>
                <w:noProof/>
                <w:webHidden/>
              </w:rPr>
              <w:tab/>
            </w:r>
            <w:r w:rsidR="00B70C83">
              <w:rPr>
                <w:noProof/>
                <w:webHidden/>
              </w:rPr>
              <w:fldChar w:fldCharType="begin"/>
            </w:r>
            <w:r w:rsidR="00B70C83">
              <w:rPr>
                <w:noProof/>
                <w:webHidden/>
              </w:rPr>
              <w:instrText xml:space="preserve"> PAGEREF _Toc156234374 \h </w:instrText>
            </w:r>
            <w:r w:rsidR="00B70C83">
              <w:rPr>
                <w:noProof/>
                <w:webHidden/>
              </w:rPr>
            </w:r>
            <w:r w:rsidR="00B70C83">
              <w:rPr>
                <w:noProof/>
                <w:webHidden/>
              </w:rPr>
              <w:fldChar w:fldCharType="separate"/>
            </w:r>
            <w:r w:rsidR="00B70C83">
              <w:rPr>
                <w:noProof/>
                <w:webHidden/>
              </w:rPr>
              <w:t>74</w:t>
            </w:r>
            <w:r w:rsidR="00B70C83">
              <w:rPr>
                <w:noProof/>
                <w:webHidden/>
              </w:rPr>
              <w:fldChar w:fldCharType="end"/>
            </w:r>
          </w:hyperlink>
        </w:p>
        <w:p w14:paraId="51F5C1F0" w14:textId="2B317F5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5" w:history="1">
            <w:r w:rsidR="00B70C83" w:rsidRPr="008C23DF">
              <w:rPr>
                <w:rStyle w:val="Hyperlink"/>
                <w:noProof/>
                <w:lang w:val="en-US"/>
              </w:rPr>
              <w:t>Urfa-081_Food_in_Former_Times-Harran-2010</w:t>
            </w:r>
            <w:r w:rsidR="00B70C83">
              <w:rPr>
                <w:noProof/>
                <w:webHidden/>
              </w:rPr>
              <w:tab/>
            </w:r>
            <w:r w:rsidR="00B70C83">
              <w:rPr>
                <w:noProof/>
                <w:webHidden/>
              </w:rPr>
              <w:fldChar w:fldCharType="begin"/>
            </w:r>
            <w:r w:rsidR="00B70C83">
              <w:rPr>
                <w:noProof/>
                <w:webHidden/>
              </w:rPr>
              <w:instrText xml:space="preserve"> PAGEREF _Toc156234375 \h </w:instrText>
            </w:r>
            <w:r w:rsidR="00B70C83">
              <w:rPr>
                <w:noProof/>
                <w:webHidden/>
              </w:rPr>
            </w:r>
            <w:r w:rsidR="00B70C83">
              <w:rPr>
                <w:noProof/>
                <w:webHidden/>
              </w:rPr>
              <w:fldChar w:fldCharType="separate"/>
            </w:r>
            <w:r w:rsidR="00B70C83">
              <w:rPr>
                <w:noProof/>
                <w:webHidden/>
              </w:rPr>
              <w:t>77</w:t>
            </w:r>
            <w:r w:rsidR="00B70C83">
              <w:rPr>
                <w:noProof/>
                <w:webHidden/>
              </w:rPr>
              <w:fldChar w:fldCharType="end"/>
            </w:r>
          </w:hyperlink>
        </w:p>
        <w:p w14:paraId="5C1DE806" w14:textId="0B0C01E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6" w:history="1">
            <w:r w:rsidR="00B70C83" w:rsidRPr="008C23DF">
              <w:rPr>
                <w:rStyle w:val="Hyperlink"/>
                <w:noProof/>
                <w:lang w:val="en-US"/>
              </w:rPr>
              <w:t>Urfa-085_Snake_in_the_Cistern-Harran-2010</w:t>
            </w:r>
            <w:r w:rsidR="00B70C83">
              <w:rPr>
                <w:noProof/>
                <w:webHidden/>
              </w:rPr>
              <w:tab/>
            </w:r>
            <w:r w:rsidR="00B70C83">
              <w:rPr>
                <w:noProof/>
                <w:webHidden/>
              </w:rPr>
              <w:fldChar w:fldCharType="begin"/>
            </w:r>
            <w:r w:rsidR="00B70C83">
              <w:rPr>
                <w:noProof/>
                <w:webHidden/>
              </w:rPr>
              <w:instrText xml:space="preserve"> PAGEREF _Toc156234376 \h </w:instrText>
            </w:r>
            <w:r w:rsidR="00B70C83">
              <w:rPr>
                <w:noProof/>
                <w:webHidden/>
              </w:rPr>
            </w:r>
            <w:r w:rsidR="00B70C83">
              <w:rPr>
                <w:noProof/>
                <w:webHidden/>
              </w:rPr>
              <w:fldChar w:fldCharType="separate"/>
            </w:r>
            <w:r w:rsidR="00B70C83">
              <w:rPr>
                <w:noProof/>
                <w:webHidden/>
              </w:rPr>
              <w:t>79</w:t>
            </w:r>
            <w:r w:rsidR="00B70C83">
              <w:rPr>
                <w:noProof/>
                <w:webHidden/>
              </w:rPr>
              <w:fldChar w:fldCharType="end"/>
            </w:r>
          </w:hyperlink>
        </w:p>
        <w:p w14:paraId="025B028E" w14:textId="28416BF4"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7" w:history="1">
            <w:r w:rsidR="00B70C83" w:rsidRPr="008C23DF">
              <w:rPr>
                <w:rStyle w:val="Hyperlink"/>
                <w:noProof/>
                <w:lang w:val="en-US"/>
              </w:rPr>
              <w:t>Urfa-087_Smide-Harran-2010</w:t>
            </w:r>
            <w:r w:rsidR="00B70C83">
              <w:rPr>
                <w:noProof/>
                <w:webHidden/>
              </w:rPr>
              <w:tab/>
            </w:r>
            <w:r w:rsidR="00B70C83">
              <w:rPr>
                <w:noProof/>
                <w:webHidden/>
              </w:rPr>
              <w:fldChar w:fldCharType="begin"/>
            </w:r>
            <w:r w:rsidR="00B70C83">
              <w:rPr>
                <w:noProof/>
                <w:webHidden/>
              </w:rPr>
              <w:instrText xml:space="preserve"> PAGEREF _Toc156234377 \h </w:instrText>
            </w:r>
            <w:r w:rsidR="00B70C83">
              <w:rPr>
                <w:noProof/>
                <w:webHidden/>
              </w:rPr>
            </w:r>
            <w:r w:rsidR="00B70C83">
              <w:rPr>
                <w:noProof/>
                <w:webHidden/>
              </w:rPr>
              <w:fldChar w:fldCharType="separate"/>
            </w:r>
            <w:r w:rsidR="00B70C83">
              <w:rPr>
                <w:noProof/>
                <w:webHidden/>
              </w:rPr>
              <w:t>82</w:t>
            </w:r>
            <w:r w:rsidR="00B70C83">
              <w:rPr>
                <w:noProof/>
                <w:webHidden/>
              </w:rPr>
              <w:fldChar w:fldCharType="end"/>
            </w:r>
          </w:hyperlink>
        </w:p>
        <w:p w14:paraId="787DA2ED" w14:textId="6F4FC56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8" w:history="1">
            <w:r w:rsidR="00B70C83" w:rsidRPr="008C23DF">
              <w:rPr>
                <w:rStyle w:val="Hyperlink"/>
                <w:noProof/>
                <w:lang w:val="es-ES_tradnl"/>
              </w:rPr>
              <w:t>Urfa-092_Sultan_Murad-Harran-2010</w:t>
            </w:r>
            <w:r w:rsidR="00B70C83">
              <w:rPr>
                <w:noProof/>
                <w:webHidden/>
              </w:rPr>
              <w:tab/>
            </w:r>
            <w:r w:rsidR="00B70C83">
              <w:rPr>
                <w:noProof/>
                <w:webHidden/>
              </w:rPr>
              <w:fldChar w:fldCharType="begin"/>
            </w:r>
            <w:r w:rsidR="00B70C83">
              <w:rPr>
                <w:noProof/>
                <w:webHidden/>
              </w:rPr>
              <w:instrText xml:space="preserve"> PAGEREF _Toc156234378 \h </w:instrText>
            </w:r>
            <w:r w:rsidR="00B70C83">
              <w:rPr>
                <w:noProof/>
                <w:webHidden/>
              </w:rPr>
            </w:r>
            <w:r w:rsidR="00B70C83">
              <w:rPr>
                <w:noProof/>
                <w:webHidden/>
              </w:rPr>
              <w:fldChar w:fldCharType="separate"/>
            </w:r>
            <w:r w:rsidR="00B70C83">
              <w:rPr>
                <w:noProof/>
                <w:webHidden/>
              </w:rPr>
              <w:t>82</w:t>
            </w:r>
            <w:r w:rsidR="00B70C83">
              <w:rPr>
                <w:noProof/>
                <w:webHidden/>
              </w:rPr>
              <w:fldChar w:fldCharType="end"/>
            </w:r>
          </w:hyperlink>
        </w:p>
        <w:p w14:paraId="06E057CA" w14:textId="6AABFF3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9" w:history="1">
            <w:r w:rsidR="00B70C83" w:rsidRPr="008C23DF">
              <w:rPr>
                <w:rStyle w:val="Hyperlink"/>
                <w:noProof/>
                <w:lang w:val="en-US"/>
              </w:rPr>
              <w:t>Urfa-094_Three_Advices-Harran-2010</w:t>
            </w:r>
            <w:r w:rsidR="00B70C83">
              <w:rPr>
                <w:noProof/>
                <w:webHidden/>
              </w:rPr>
              <w:tab/>
            </w:r>
            <w:r w:rsidR="00B70C83">
              <w:rPr>
                <w:noProof/>
                <w:webHidden/>
              </w:rPr>
              <w:fldChar w:fldCharType="begin"/>
            </w:r>
            <w:r w:rsidR="00B70C83">
              <w:rPr>
                <w:noProof/>
                <w:webHidden/>
              </w:rPr>
              <w:instrText xml:space="preserve"> PAGEREF _Toc156234379 \h </w:instrText>
            </w:r>
            <w:r w:rsidR="00B70C83">
              <w:rPr>
                <w:noProof/>
                <w:webHidden/>
              </w:rPr>
            </w:r>
            <w:r w:rsidR="00B70C83">
              <w:rPr>
                <w:noProof/>
                <w:webHidden/>
              </w:rPr>
              <w:fldChar w:fldCharType="separate"/>
            </w:r>
            <w:r w:rsidR="00B70C83">
              <w:rPr>
                <w:noProof/>
                <w:webHidden/>
              </w:rPr>
              <w:t>88</w:t>
            </w:r>
            <w:r w:rsidR="00B70C83">
              <w:rPr>
                <w:noProof/>
                <w:webHidden/>
              </w:rPr>
              <w:fldChar w:fldCharType="end"/>
            </w:r>
          </w:hyperlink>
        </w:p>
        <w:p w14:paraId="679483F9" w14:textId="24206A93"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0" w:history="1">
            <w:r w:rsidR="00B70C83" w:rsidRPr="008C23DF">
              <w:rPr>
                <w:rStyle w:val="Hyperlink"/>
                <w:noProof/>
              </w:rPr>
              <w:t>Urfa-097_Three_Daughters-Harran-2010</w:t>
            </w:r>
            <w:r w:rsidR="00B70C83">
              <w:rPr>
                <w:noProof/>
                <w:webHidden/>
              </w:rPr>
              <w:tab/>
            </w:r>
            <w:r w:rsidR="00B70C83">
              <w:rPr>
                <w:noProof/>
                <w:webHidden/>
              </w:rPr>
              <w:fldChar w:fldCharType="begin"/>
            </w:r>
            <w:r w:rsidR="00B70C83">
              <w:rPr>
                <w:noProof/>
                <w:webHidden/>
              </w:rPr>
              <w:instrText xml:space="preserve"> PAGEREF _Toc156234380 \h </w:instrText>
            </w:r>
            <w:r w:rsidR="00B70C83">
              <w:rPr>
                <w:noProof/>
                <w:webHidden/>
              </w:rPr>
            </w:r>
            <w:r w:rsidR="00B70C83">
              <w:rPr>
                <w:noProof/>
                <w:webHidden/>
              </w:rPr>
              <w:fldChar w:fldCharType="separate"/>
            </w:r>
            <w:r w:rsidR="00B70C83">
              <w:rPr>
                <w:noProof/>
                <w:webHidden/>
              </w:rPr>
              <w:t>93</w:t>
            </w:r>
            <w:r w:rsidR="00B70C83">
              <w:rPr>
                <w:noProof/>
                <w:webHidden/>
              </w:rPr>
              <w:fldChar w:fldCharType="end"/>
            </w:r>
          </w:hyperlink>
        </w:p>
        <w:p w14:paraId="4797CC03" w14:textId="40F8913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1" w:history="1">
            <w:r w:rsidR="00B70C83" w:rsidRPr="008C23DF">
              <w:rPr>
                <w:rStyle w:val="Hyperlink"/>
                <w:noProof/>
                <w:lang w:val="en-US"/>
              </w:rPr>
              <w:t>Urfa-098_Young_Woman-Harran-2010</w:t>
            </w:r>
            <w:r w:rsidR="00B70C83">
              <w:rPr>
                <w:noProof/>
                <w:webHidden/>
              </w:rPr>
              <w:tab/>
            </w:r>
            <w:r w:rsidR="00B70C83">
              <w:rPr>
                <w:noProof/>
                <w:webHidden/>
              </w:rPr>
              <w:fldChar w:fldCharType="begin"/>
            </w:r>
            <w:r w:rsidR="00B70C83">
              <w:rPr>
                <w:noProof/>
                <w:webHidden/>
              </w:rPr>
              <w:instrText xml:space="preserve"> PAGEREF _Toc156234381 \h </w:instrText>
            </w:r>
            <w:r w:rsidR="00B70C83">
              <w:rPr>
                <w:noProof/>
                <w:webHidden/>
              </w:rPr>
            </w:r>
            <w:r w:rsidR="00B70C83">
              <w:rPr>
                <w:noProof/>
                <w:webHidden/>
              </w:rPr>
              <w:fldChar w:fldCharType="separate"/>
            </w:r>
            <w:r w:rsidR="00B70C83">
              <w:rPr>
                <w:noProof/>
                <w:webHidden/>
              </w:rPr>
              <w:t>94</w:t>
            </w:r>
            <w:r w:rsidR="00B70C83">
              <w:rPr>
                <w:noProof/>
                <w:webHidden/>
              </w:rPr>
              <w:fldChar w:fldCharType="end"/>
            </w:r>
          </w:hyperlink>
        </w:p>
        <w:p w14:paraId="257A5FCA" w14:textId="5380B0A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2" w:history="1">
            <w:r w:rsidR="00B70C83" w:rsidRPr="008C23DF">
              <w:rPr>
                <w:rStyle w:val="Hyperlink"/>
                <w:noProof/>
                <w:lang w:val="en-US"/>
              </w:rPr>
              <w:t>Urfa-105_Life_in_Former_Times-Harran-2010</w:t>
            </w:r>
            <w:r w:rsidR="00B70C83">
              <w:rPr>
                <w:noProof/>
                <w:webHidden/>
              </w:rPr>
              <w:tab/>
            </w:r>
            <w:r w:rsidR="00B70C83">
              <w:rPr>
                <w:noProof/>
                <w:webHidden/>
              </w:rPr>
              <w:fldChar w:fldCharType="begin"/>
            </w:r>
            <w:r w:rsidR="00B70C83">
              <w:rPr>
                <w:noProof/>
                <w:webHidden/>
              </w:rPr>
              <w:instrText xml:space="preserve"> PAGEREF _Toc156234382 \h </w:instrText>
            </w:r>
            <w:r w:rsidR="00B70C83">
              <w:rPr>
                <w:noProof/>
                <w:webHidden/>
              </w:rPr>
            </w:r>
            <w:r w:rsidR="00B70C83">
              <w:rPr>
                <w:noProof/>
                <w:webHidden/>
              </w:rPr>
              <w:fldChar w:fldCharType="separate"/>
            </w:r>
            <w:r w:rsidR="00B70C83">
              <w:rPr>
                <w:noProof/>
                <w:webHidden/>
              </w:rPr>
              <w:t>96</w:t>
            </w:r>
            <w:r w:rsidR="00B70C83">
              <w:rPr>
                <w:noProof/>
                <w:webHidden/>
              </w:rPr>
              <w:fldChar w:fldCharType="end"/>
            </w:r>
          </w:hyperlink>
        </w:p>
        <w:p w14:paraId="62B993E9" w14:textId="094732E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3" w:history="1">
            <w:r w:rsidR="00B70C83" w:rsidRPr="008C23DF">
              <w:rPr>
                <w:rStyle w:val="Hyperlink"/>
                <w:noProof/>
                <w:lang w:val="en-US"/>
              </w:rPr>
              <w:t>Urfa-106_Visa_in_Ankara-Harran-2010</w:t>
            </w:r>
            <w:r w:rsidR="00B70C83">
              <w:rPr>
                <w:noProof/>
                <w:webHidden/>
              </w:rPr>
              <w:tab/>
            </w:r>
            <w:r w:rsidR="00B70C83">
              <w:rPr>
                <w:noProof/>
                <w:webHidden/>
              </w:rPr>
              <w:fldChar w:fldCharType="begin"/>
            </w:r>
            <w:r w:rsidR="00B70C83">
              <w:rPr>
                <w:noProof/>
                <w:webHidden/>
              </w:rPr>
              <w:instrText xml:space="preserve"> PAGEREF _Toc156234383 \h </w:instrText>
            </w:r>
            <w:r w:rsidR="00B70C83">
              <w:rPr>
                <w:noProof/>
                <w:webHidden/>
              </w:rPr>
            </w:r>
            <w:r w:rsidR="00B70C83">
              <w:rPr>
                <w:noProof/>
                <w:webHidden/>
              </w:rPr>
              <w:fldChar w:fldCharType="separate"/>
            </w:r>
            <w:r w:rsidR="00B70C83">
              <w:rPr>
                <w:noProof/>
                <w:webHidden/>
              </w:rPr>
              <w:t>99</w:t>
            </w:r>
            <w:r w:rsidR="00B70C83">
              <w:rPr>
                <w:noProof/>
                <w:webHidden/>
              </w:rPr>
              <w:fldChar w:fldCharType="end"/>
            </w:r>
          </w:hyperlink>
        </w:p>
        <w:p w14:paraId="046C2F16" w14:textId="4C7810A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4" w:history="1">
            <w:r w:rsidR="00B70C83" w:rsidRPr="008C23DF">
              <w:rPr>
                <w:rStyle w:val="Hyperlink"/>
                <w:noProof/>
                <w:lang w:val="en-US"/>
              </w:rPr>
              <w:t>Urfa-107_Cotton_Business-Harran-2010</w:t>
            </w:r>
            <w:r w:rsidR="00B70C83">
              <w:rPr>
                <w:noProof/>
                <w:webHidden/>
              </w:rPr>
              <w:tab/>
            </w:r>
            <w:r w:rsidR="00B70C83">
              <w:rPr>
                <w:noProof/>
                <w:webHidden/>
              </w:rPr>
              <w:fldChar w:fldCharType="begin"/>
            </w:r>
            <w:r w:rsidR="00B70C83">
              <w:rPr>
                <w:noProof/>
                <w:webHidden/>
              </w:rPr>
              <w:instrText xml:space="preserve"> PAGEREF _Toc156234384 \h </w:instrText>
            </w:r>
            <w:r w:rsidR="00B70C83">
              <w:rPr>
                <w:noProof/>
                <w:webHidden/>
              </w:rPr>
            </w:r>
            <w:r w:rsidR="00B70C83">
              <w:rPr>
                <w:noProof/>
                <w:webHidden/>
              </w:rPr>
              <w:fldChar w:fldCharType="separate"/>
            </w:r>
            <w:r w:rsidR="00B70C83">
              <w:rPr>
                <w:noProof/>
                <w:webHidden/>
              </w:rPr>
              <w:t>100</w:t>
            </w:r>
            <w:r w:rsidR="00B70C83">
              <w:rPr>
                <w:noProof/>
                <w:webHidden/>
              </w:rPr>
              <w:fldChar w:fldCharType="end"/>
            </w:r>
          </w:hyperlink>
        </w:p>
        <w:p w14:paraId="4556FF83" w14:textId="5204A18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5" w:history="1">
            <w:r w:rsidR="00B70C83" w:rsidRPr="008C23DF">
              <w:rPr>
                <w:rStyle w:val="Hyperlink"/>
                <w:noProof/>
                <w:lang w:val="en-US"/>
              </w:rPr>
              <w:t>Urfa-110_Salim_az-Zir-Harran-2010</w:t>
            </w:r>
            <w:r w:rsidR="00B70C83">
              <w:rPr>
                <w:noProof/>
                <w:webHidden/>
              </w:rPr>
              <w:tab/>
            </w:r>
            <w:r w:rsidR="00B70C83">
              <w:rPr>
                <w:noProof/>
                <w:webHidden/>
              </w:rPr>
              <w:fldChar w:fldCharType="begin"/>
            </w:r>
            <w:r w:rsidR="00B70C83">
              <w:rPr>
                <w:noProof/>
                <w:webHidden/>
              </w:rPr>
              <w:instrText xml:space="preserve"> PAGEREF _Toc156234385 \h </w:instrText>
            </w:r>
            <w:r w:rsidR="00B70C83">
              <w:rPr>
                <w:noProof/>
                <w:webHidden/>
              </w:rPr>
            </w:r>
            <w:r w:rsidR="00B70C83">
              <w:rPr>
                <w:noProof/>
                <w:webHidden/>
              </w:rPr>
              <w:fldChar w:fldCharType="separate"/>
            </w:r>
            <w:r w:rsidR="00B70C83">
              <w:rPr>
                <w:noProof/>
                <w:webHidden/>
              </w:rPr>
              <w:t>106</w:t>
            </w:r>
            <w:r w:rsidR="00B70C83">
              <w:rPr>
                <w:noProof/>
                <w:webHidden/>
              </w:rPr>
              <w:fldChar w:fldCharType="end"/>
            </w:r>
          </w:hyperlink>
        </w:p>
        <w:p w14:paraId="359517FC" w14:textId="44DDC35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6" w:history="1">
            <w:r w:rsidR="00B70C83" w:rsidRPr="008C23DF">
              <w:rPr>
                <w:rStyle w:val="Hyperlink"/>
                <w:noProof/>
              </w:rPr>
              <w:t>Urfa-112_Tall_Nasir-Harran-2010</w:t>
            </w:r>
            <w:r w:rsidR="00B70C83">
              <w:rPr>
                <w:noProof/>
                <w:webHidden/>
              </w:rPr>
              <w:tab/>
            </w:r>
            <w:r w:rsidR="00B70C83">
              <w:rPr>
                <w:noProof/>
                <w:webHidden/>
              </w:rPr>
              <w:fldChar w:fldCharType="begin"/>
            </w:r>
            <w:r w:rsidR="00B70C83">
              <w:rPr>
                <w:noProof/>
                <w:webHidden/>
              </w:rPr>
              <w:instrText xml:space="preserve"> PAGEREF _Toc156234386 \h </w:instrText>
            </w:r>
            <w:r w:rsidR="00B70C83">
              <w:rPr>
                <w:noProof/>
                <w:webHidden/>
              </w:rPr>
            </w:r>
            <w:r w:rsidR="00B70C83">
              <w:rPr>
                <w:noProof/>
                <w:webHidden/>
              </w:rPr>
              <w:fldChar w:fldCharType="separate"/>
            </w:r>
            <w:r w:rsidR="00B70C83">
              <w:rPr>
                <w:noProof/>
                <w:webHidden/>
              </w:rPr>
              <w:t>108</w:t>
            </w:r>
            <w:r w:rsidR="00B70C83">
              <w:rPr>
                <w:noProof/>
                <w:webHidden/>
              </w:rPr>
              <w:fldChar w:fldCharType="end"/>
            </w:r>
          </w:hyperlink>
        </w:p>
        <w:p w14:paraId="33C5FEC2" w14:textId="6F448EE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7" w:history="1">
            <w:r w:rsidR="00B70C83" w:rsidRPr="008C23DF">
              <w:rPr>
                <w:rStyle w:val="Hyperlink"/>
                <w:noProof/>
              </w:rPr>
              <w:t>Urfa-115_Camel-Harran-2010</w:t>
            </w:r>
            <w:r w:rsidR="00B70C83">
              <w:rPr>
                <w:noProof/>
                <w:webHidden/>
              </w:rPr>
              <w:tab/>
            </w:r>
            <w:r w:rsidR="00B70C83">
              <w:rPr>
                <w:noProof/>
                <w:webHidden/>
              </w:rPr>
              <w:fldChar w:fldCharType="begin"/>
            </w:r>
            <w:r w:rsidR="00B70C83">
              <w:rPr>
                <w:noProof/>
                <w:webHidden/>
              </w:rPr>
              <w:instrText xml:space="preserve"> PAGEREF _Toc156234387 \h </w:instrText>
            </w:r>
            <w:r w:rsidR="00B70C83">
              <w:rPr>
                <w:noProof/>
                <w:webHidden/>
              </w:rPr>
            </w:r>
            <w:r w:rsidR="00B70C83">
              <w:rPr>
                <w:noProof/>
                <w:webHidden/>
              </w:rPr>
              <w:fldChar w:fldCharType="separate"/>
            </w:r>
            <w:r w:rsidR="00B70C83">
              <w:rPr>
                <w:noProof/>
                <w:webHidden/>
              </w:rPr>
              <w:t>110</w:t>
            </w:r>
            <w:r w:rsidR="00B70C83">
              <w:rPr>
                <w:noProof/>
                <w:webHidden/>
              </w:rPr>
              <w:fldChar w:fldCharType="end"/>
            </w:r>
          </w:hyperlink>
        </w:p>
        <w:p w14:paraId="4DCB14A5" w14:textId="40505609"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8" w:history="1">
            <w:r w:rsidR="00B70C83" w:rsidRPr="008C23DF">
              <w:rPr>
                <w:rStyle w:val="Hyperlink"/>
                <w:noProof/>
              </w:rPr>
              <w:t>Urfa-119_Engagement-Harran-2010</w:t>
            </w:r>
            <w:r w:rsidR="00B70C83">
              <w:rPr>
                <w:noProof/>
                <w:webHidden/>
              </w:rPr>
              <w:tab/>
            </w:r>
            <w:r w:rsidR="00B70C83">
              <w:rPr>
                <w:noProof/>
                <w:webHidden/>
              </w:rPr>
              <w:fldChar w:fldCharType="begin"/>
            </w:r>
            <w:r w:rsidR="00B70C83">
              <w:rPr>
                <w:noProof/>
                <w:webHidden/>
              </w:rPr>
              <w:instrText xml:space="preserve"> PAGEREF _Toc156234388 \h </w:instrText>
            </w:r>
            <w:r w:rsidR="00B70C83">
              <w:rPr>
                <w:noProof/>
                <w:webHidden/>
              </w:rPr>
            </w:r>
            <w:r w:rsidR="00B70C83">
              <w:rPr>
                <w:noProof/>
                <w:webHidden/>
              </w:rPr>
              <w:fldChar w:fldCharType="separate"/>
            </w:r>
            <w:r w:rsidR="00B70C83">
              <w:rPr>
                <w:noProof/>
                <w:webHidden/>
              </w:rPr>
              <w:t>111</w:t>
            </w:r>
            <w:r w:rsidR="00B70C83">
              <w:rPr>
                <w:noProof/>
                <w:webHidden/>
              </w:rPr>
              <w:fldChar w:fldCharType="end"/>
            </w:r>
          </w:hyperlink>
        </w:p>
        <w:p w14:paraId="02E3D251" w14:textId="00E8DBA5"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9" w:history="1">
            <w:r w:rsidR="00B70C83" w:rsidRPr="008C23DF">
              <w:rPr>
                <w:rStyle w:val="Hyperlink"/>
                <w:noProof/>
                <w:lang w:val="en-US"/>
              </w:rPr>
              <w:t>Urfa-120_Cross_Marriage-Harran-2010</w:t>
            </w:r>
            <w:r w:rsidR="00B70C83">
              <w:rPr>
                <w:noProof/>
                <w:webHidden/>
              </w:rPr>
              <w:tab/>
            </w:r>
            <w:r w:rsidR="00B70C83">
              <w:rPr>
                <w:noProof/>
                <w:webHidden/>
              </w:rPr>
              <w:fldChar w:fldCharType="begin"/>
            </w:r>
            <w:r w:rsidR="00B70C83">
              <w:rPr>
                <w:noProof/>
                <w:webHidden/>
              </w:rPr>
              <w:instrText xml:space="preserve"> PAGEREF _Toc156234389 \h </w:instrText>
            </w:r>
            <w:r w:rsidR="00B70C83">
              <w:rPr>
                <w:noProof/>
                <w:webHidden/>
              </w:rPr>
            </w:r>
            <w:r w:rsidR="00B70C83">
              <w:rPr>
                <w:noProof/>
                <w:webHidden/>
              </w:rPr>
              <w:fldChar w:fldCharType="separate"/>
            </w:r>
            <w:r w:rsidR="00B70C83">
              <w:rPr>
                <w:noProof/>
                <w:webHidden/>
              </w:rPr>
              <w:t>114</w:t>
            </w:r>
            <w:r w:rsidR="00B70C83">
              <w:rPr>
                <w:noProof/>
                <w:webHidden/>
              </w:rPr>
              <w:fldChar w:fldCharType="end"/>
            </w:r>
          </w:hyperlink>
        </w:p>
        <w:p w14:paraId="79080EC4" w14:textId="7C96CD3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0" w:history="1">
            <w:r w:rsidR="00B70C83" w:rsidRPr="008C23DF">
              <w:rPr>
                <w:rStyle w:val="Hyperlink"/>
                <w:noProof/>
                <w:lang w:val="en-US"/>
              </w:rPr>
              <w:t>Urfa-122_Nimrod-Harran-2010</w:t>
            </w:r>
            <w:r w:rsidR="00B70C83">
              <w:rPr>
                <w:noProof/>
                <w:webHidden/>
              </w:rPr>
              <w:tab/>
            </w:r>
            <w:r w:rsidR="00B70C83">
              <w:rPr>
                <w:noProof/>
                <w:webHidden/>
              </w:rPr>
              <w:fldChar w:fldCharType="begin"/>
            </w:r>
            <w:r w:rsidR="00B70C83">
              <w:rPr>
                <w:noProof/>
                <w:webHidden/>
              </w:rPr>
              <w:instrText xml:space="preserve"> PAGEREF _Toc156234390 \h </w:instrText>
            </w:r>
            <w:r w:rsidR="00B70C83">
              <w:rPr>
                <w:noProof/>
                <w:webHidden/>
              </w:rPr>
            </w:r>
            <w:r w:rsidR="00B70C83">
              <w:rPr>
                <w:noProof/>
                <w:webHidden/>
              </w:rPr>
              <w:fldChar w:fldCharType="separate"/>
            </w:r>
            <w:r w:rsidR="00B70C83">
              <w:rPr>
                <w:noProof/>
                <w:webHidden/>
              </w:rPr>
              <w:t>114</w:t>
            </w:r>
            <w:r w:rsidR="00B70C83">
              <w:rPr>
                <w:noProof/>
                <w:webHidden/>
              </w:rPr>
              <w:fldChar w:fldCharType="end"/>
            </w:r>
          </w:hyperlink>
        </w:p>
        <w:p w14:paraId="452B6EE4" w14:textId="244619D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1" w:history="1">
            <w:r w:rsidR="00B70C83" w:rsidRPr="008C23DF">
              <w:rPr>
                <w:rStyle w:val="Hyperlink"/>
                <w:noProof/>
                <w:lang w:val="en-US"/>
              </w:rPr>
              <w:t>Urfa-123_Stealing_Boy_P1-Harran-2010</w:t>
            </w:r>
            <w:r w:rsidR="00B70C83">
              <w:rPr>
                <w:noProof/>
                <w:webHidden/>
              </w:rPr>
              <w:tab/>
            </w:r>
            <w:r w:rsidR="00B70C83">
              <w:rPr>
                <w:noProof/>
                <w:webHidden/>
              </w:rPr>
              <w:fldChar w:fldCharType="begin"/>
            </w:r>
            <w:r w:rsidR="00B70C83">
              <w:rPr>
                <w:noProof/>
                <w:webHidden/>
              </w:rPr>
              <w:instrText xml:space="preserve"> PAGEREF _Toc156234391 \h </w:instrText>
            </w:r>
            <w:r w:rsidR="00B70C83">
              <w:rPr>
                <w:noProof/>
                <w:webHidden/>
              </w:rPr>
            </w:r>
            <w:r w:rsidR="00B70C83">
              <w:rPr>
                <w:noProof/>
                <w:webHidden/>
              </w:rPr>
              <w:fldChar w:fldCharType="separate"/>
            </w:r>
            <w:r w:rsidR="00B70C83">
              <w:rPr>
                <w:noProof/>
                <w:webHidden/>
              </w:rPr>
              <w:t>118</w:t>
            </w:r>
            <w:r w:rsidR="00B70C83">
              <w:rPr>
                <w:noProof/>
                <w:webHidden/>
              </w:rPr>
              <w:fldChar w:fldCharType="end"/>
            </w:r>
          </w:hyperlink>
        </w:p>
        <w:p w14:paraId="2E49EAC9" w14:textId="0F285D1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2" w:history="1">
            <w:r w:rsidR="00B70C83" w:rsidRPr="008C23DF">
              <w:rPr>
                <w:rStyle w:val="Hyperlink"/>
                <w:noProof/>
                <w:lang w:val="en-US"/>
              </w:rPr>
              <w:t>Urfa-124_Stealing_Boy_P2-Harran-2010</w:t>
            </w:r>
            <w:r w:rsidR="00B70C83">
              <w:rPr>
                <w:noProof/>
                <w:webHidden/>
              </w:rPr>
              <w:tab/>
            </w:r>
            <w:r w:rsidR="00B70C83">
              <w:rPr>
                <w:noProof/>
                <w:webHidden/>
              </w:rPr>
              <w:fldChar w:fldCharType="begin"/>
            </w:r>
            <w:r w:rsidR="00B70C83">
              <w:rPr>
                <w:noProof/>
                <w:webHidden/>
              </w:rPr>
              <w:instrText xml:space="preserve"> PAGEREF _Toc156234392 \h </w:instrText>
            </w:r>
            <w:r w:rsidR="00B70C83">
              <w:rPr>
                <w:noProof/>
                <w:webHidden/>
              </w:rPr>
            </w:r>
            <w:r w:rsidR="00B70C83">
              <w:rPr>
                <w:noProof/>
                <w:webHidden/>
              </w:rPr>
              <w:fldChar w:fldCharType="separate"/>
            </w:r>
            <w:r w:rsidR="00B70C83">
              <w:rPr>
                <w:noProof/>
                <w:webHidden/>
              </w:rPr>
              <w:t>119</w:t>
            </w:r>
            <w:r w:rsidR="00B70C83">
              <w:rPr>
                <w:noProof/>
                <w:webHidden/>
              </w:rPr>
              <w:fldChar w:fldCharType="end"/>
            </w:r>
          </w:hyperlink>
        </w:p>
        <w:p w14:paraId="64C0DF35" w14:textId="196CB0E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3" w:history="1">
            <w:r w:rsidR="00B70C83" w:rsidRPr="008C23DF">
              <w:rPr>
                <w:rStyle w:val="Hyperlink"/>
                <w:noProof/>
              </w:rPr>
              <w:t>Urfa-125_Coffee-Harran-2010</w:t>
            </w:r>
            <w:r w:rsidR="00B70C83">
              <w:rPr>
                <w:noProof/>
                <w:webHidden/>
              </w:rPr>
              <w:tab/>
            </w:r>
            <w:r w:rsidR="00B70C83">
              <w:rPr>
                <w:noProof/>
                <w:webHidden/>
              </w:rPr>
              <w:fldChar w:fldCharType="begin"/>
            </w:r>
            <w:r w:rsidR="00B70C83">
              <w:rPr>
                <w:noProof/>
                <w:webHidden/>
              </w:rPr>
              <w:instrText xml:space="preserve"> PAGEREF _Toc156234393 \h </w:instrText>
            </w:r>
            <w:r w:rsidR="00B70C83">
              <w:rPr>
                <w:noProof/>
                <w:webHidden/>
              </w:rPr>
            </w:r>
            <w:r w:rsidR="00B70C83">
              <w:rPr>
                <w:noProof/>
                <w:webHidden/>
              </w:rPr>
              <w:fldChar w:fldCharType="separate"/>
            </w:r>
            <w:r w:rsidR="00B70C83">
              <w:rPr>
                <w:noProof/>
                <w:webHidden/>
              </w:rPr>
              <w:t>120</w:t>
            </w:r>
            <w:r w:rsidR="00B70C83">
              <w:rPr>
                <w:noProof/>
                <w:webHidden/>
              </w:rPr>
              <w:fldChar w:fldCharType="end"/>
            </w:r>
          </w:hyperlink>
        </w:p>
        <w:p w14:paraId="563FEB50" w14:textId="7F80421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4" w:history="1">
            <w:r w:rsidR="00B70C83" w:rsidRPr="008C23DF">
              <w:rPr>
                <w:rStyle w:val="Hyperlink"/>
                <w:noProof/>
                <w:lang w:val="en-US"/>
              </w:rPr>
              <w:t>Urfa-133_Sheikh_Musa-Harran-2013</w:t>
            </w:r>
            <w:r w:rsidR="00B70C83">
              <w:rPr>
                <w:noProof/>
                <w:webHidden/>
              </w:rPr>
              <w:tab/>
            </w:r>
            <w:r w:rsidR="00B70C83">
              <w:rPr>
                <w:noProof/>
                <w:webHidden/>
              </w:rPr>
              <w:fldChar w:fldCharType="begin"/>
            </w:r>
            <w:r w:rsidR="00B70C83">
              <w:rPr>
                <w:noProof/>
                <w:webHidden/>
              </w:rPr>
              <w:instrText xml:space="preserve"> PAGEREF _Toc156234394 \h </w:instrText>
            </w:r>
            <w:r w:rsidR="00B70C83">
              <w:rPr>
                <w:noProof/>
                <w:webHidden/>
              </w:rPr>
            </w:r>
            <w:r w:rsidR="00B70C83">
              <w:rPr>
                <w:noProof/>
                <w:webHidden/>
              </w:rPr>
              <w:fldChar w:fldCharType="separate"/>
            </w:r>
            <w:r w:rsidR="00B70C83">
              <w:rPr>
                <w:noProof/>
                <w:webHidden/>
              </w:rPr>
              <w:t>123</w:t>
            </w:r>
            <w:r w:rsidR="00B70C83">
              <w:rPr>
                <w:noProof/>
                <w:webHidden/>
              </w:rPr>
              <w:fldChar w:fldCharType="end"/>
            </w:r>
          </w:hyperlink>
        </w:p>
        <w:p w14:paraId="6D334DF3" w14:textId="1D9F938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5" w:history="1">
            <w:r w:rsidR="00B70C83" w:rsidRPr="008C23DF">
              <w:rPr>
                <w:rStyle w:val="Hyperlink"/>
                <w:noProof/>
                <w:lang w:val="en-US"/>
              </w:rPr>
              <w:t>Urfa-136_Cigkofte-Harran-2013</w:t>
            </w:r>
            <w:r w:rsidR="00B70C83">
              <w:rPr>
                <w:noProof/>
                <w:webHidden/>
              </w:rPr>
              <w:tab/>
            </w:r>
            <w:r w:rsidR="00B70C83">
              <w:rPr>
                <w:noProof/>
                <w:webHidden/>
              </w:rPr>
              <w:fldChar w:fldCharType="begin"/>
            </w:r>
            <w:r w:rsidR="00B70C83">
              <w:rPr>
                <w:noProof/>
                <w:webHidden/>
              </w:rPr>
              <w:instrText xml:space="preserve"> PAGEREF _Toc156234395 \h </w:instrText>
            </w:r>
            <w:r w:rsidR="00B70C83">
              <w:rPr>
                <w:noProof/>
                <w:webHidden/>
              </w:rPr>
            </w:r>
            <w:r w:rsidR="00B70C83">
              <w:rPr>
                <w:noProof/>
                <w:webHidden/>
              </w:rPr>
              <w:fldChar w:fldCharType="separate"/>
            </w:r>
            <w:r w:rsidR="00B70C83">
              <w:rPr>
                <w:noProof/>
                <w:webHidden/>
              </w:rPr>
              <w:t>131</w:t>
            </w:r>
            <w:r w:rsidR="00B70C83">
              <w:rPr>
                <w:noProof/>
                <w:webHidden/>
              </w:rPr>
              <w:fldChar w:fldCharType="end"/>
            </w:r>
          </w:hyperlink>
        </w:p>
        <w:p w14:paraId="64426713" w14:textId="127E1309"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6" w:history="1">
            <w:r w:rsidR="00B70C83" w:rsidRPr="008C23DF">
              <w:rPr>
                <w:rStyle w:val="Hyperlink"/>
                <w:noProof/>
                <w:lang w:val="en-US"/>
              </w:rPr>
              <w:t>Urfa-140_Biyat-Harran-2013</w:t>
            </w:r>
            <w:r w:rsidR="00B70C83">
              <w:rPr>
                <w:noProof/>
                <w:webHidden/>
              </w:rPr>
              <w:tab/>
            </w:r>
            <w:r w:rsidR="00B70C83">
              <w:rPr>
                <w:noProof/>
                <w:webHidden/>
              </w:rPr>
              <w:fldChar w:fldCharType="begin"/>
            </w:r>
            <w:r w:rsidR="00B70C83">
              <w:rPr>
                <w:noProof/>
                <w:webHidden/>
              </w:rPr>
              <w:instrText xml:space="preserve"> PAGEREF _Toc156234396 \h </w:instrText>
            </w:r>
            <w:r w:rsidR="00B70C83">
              <w:rPr>
                <w:noProof/>
                <w:webHidden/>
              </w:rPr>
            </w:r>
            <w:r w:rsidR="00B70C83">
              <w:rPr>
                <w:noProof/>
                <w:webHidden/>
              </w:rPr>
              <w:fldChar w:fldCharType="separate"/>
            </w:r>
            <w:r w:rsidR="00B70C83">
              <w:rPr>
                <w:noProof/>
                <w:webHidden/>
              </w:rPr>
              <w:t>134</w:t>
            </w:r>
            <w:r w:rsidR="00B70C83">
              <w:rPr>
                <w:noProof/>
                <w:webHidden/>
              </w:rPr>
              <w:fldChar w:fldCharType="end"/>
            </w:r>
          </w:hyperlink>
        </w:p>
        <w:p w14:paraId="62793139" w14:textId="4CE08A7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7" w:history="1">
            <w:r w:rsidR="00B70C83" w:rsidRPr="008C23DF">
              <w:rPr>
                <w:rStyle w:val="Hyperlink"/>
                <w:noProof/>
                <w:lang w:val="en-US"/>
              </w:rPr>
              <w:t>Urfa-150_Iclikofte-Harran-2014</w:t>
            </w:r>
            <w:r w:rsidR="00B70C83">
              <w:rPr>
                <w:noProof/>
                <w:webHidden/>
              </w:rPr>
              <w:tab/>
            </w:r>
            <w:r w:rsidR="00B70C83">
              <w:rPr>
                <w:noProof/>
                <w:webHidden/>
              </w:rPr>
              <w:fldChar w:fldCharType="begin"/>
            </w:r>
            <w:r w:rsidR="00B70C83">
              <w:rPr>
                <w:noProof/>
                <w:webHidden/>
              </w:rPr>
              <w:instrText xml:space="preserve"> PAGEREF _Toc156234397 \h </w:instrText>
            </w:r>
            <w:r w:rsidR="00B70C83">
              <w:rPr>
                <w:noProof/>
                <w:webHidden/>
              </w:rPr>
            </w:r>
            <w:r w:rsidR="00B70C83">
              <w:rPr>
                <w:noProof/>
                <w:webHidden/>
              </w:rPr>
              <w:fldChar w:fldCharType="separate"/>
            </w:r>
            <w:r w:rsidR="00B70C83">
              <w:rPr>
                <w:noProof/>
                <w:webHidden/>
              </w:rPr>
              <w:t>135</w:t>
            </w:r>
            <w:r w:rsidR="00B70C83">
              <w:rPr>
                <w:noProof/>
                <w:webHidden/>
              </w:rPr>
              <w:fldChar w:fldCharType="end"/>
            </w:r>
          </w:hyperlink>
        </w:p>
        <w:p w14:paraId="067E4F32" w14:textId="5E623212" w:rsidR="007140B6" w:rsidRDefault="00000000">
          <w:pPr>
            <w:pStyle w:val="TOC2"/>
            <w:tabs>
              <w:tab w:val="right" w:leader="dot" w:pos="9062"/>
            </w:tabs>
            <w:rPr>
              <w:rFonts w:asciiTheme="minorHAnsi" w:eastAsiaTheme="minorEastAsia" w:hAnsiTheme="minorHAnsi" w:cstheme="minorBidi"/>
              <w:szCs w:val="22"/>
              <w:lang w:val="de-AT" w:eastAsia="de-AT"/>
            </w:rPr>
          </w:pPr>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0" w:name="__DdeLink__95246_1653857199"/>
      <w:bookmarkStart w:id="1" w:name="_Toc156234342"/>
      <w:r>
        <w:rPr>
          <w:lang w:val="en-US"/>
        </w:rPr>
        <w:t>Urfa-011: Urfa-011_Cemetry-Harran-2010</w:t>
      </w:r>
      <w:bookmarkEnd w:id="0"/>
      <w:bookmarkEnd w:id="1"/>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2" w:name="_Hlk133330420"/>
            <w:r w:rsidRPr="0040171D">
              <w:rPr>
                <w:iCs/>
                <w:noProof/>
                <w:color w:val="00B050"/>
                <w:lang w:val="de-AT"/>
              </w:rPr>
              <w:t>hāḏa l-ᵊgbūr, al-miǧanne, al-gabǝr, wāḥad ymūt yidfunūn-u hēne</w:t>
            </w:r>
            <w:bookmarkEnd w:id="2"/>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3" w:name="_Hlk132715944"/>
            <w:r w:rsidRPr="0040171D">
              <w:rPr>
                <w:iCs/>
                <w:noProof/>
                <w:color w:val="00B050"/>
                <w:lang w:val="de-AT"/>
              </w:rPr>
              <w:t xml:space="preserve">kefen, čafan </w:t>
            </w:r>
            <w:bookmarkEnd w:id="3"/>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4" w:name="_Hlk133330437"/>
            <w:r w:rsidRPr="0040171D">
              <w:rPr>
                <w:iCs/>
                <w:color w:val="00B050"/>
                <w:lang w:val="en-US"/>
              </w:rPr>
              <w:t>These graves, the graveyard, the grave, when somebody dies, they bury him here</w:t>
            </w:r>
            <w:bookmarkEnd w:id="4"/>
            <w:r w:rsidRPr="0040171D">
              <w:rPr>
                <w:iCs/>
                <w:color w:val="00B050"/>
                <w:lang w:val="en-US"/>
              </w:rPr>
              <w:t xml:space="preserve">, they bury him, they wash him according to the Islamic tradition, according to the tradition of the fundamental rules of Islam; he washes him, the sheikh washes him, then they bring him here, </w:t>
            </w:r>
            <w:r w:rsidRPr="0040171D">
              <w:rPr>
                <w:iCs/>
                <w:color w:val="00B050"/>
                <w:lang w:val="en-US"/>
              </w:rPr>
              <w:lastRenderedPageBreak/>
              <w:t>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lastRenderedPageBreak/>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1"/>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lastRenderedPageBreak/>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2"/>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 xml:space="preserve">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w:t>
            </w:r>
            <w:r w:rsidRPr="00FF6444">
              <w:rPr>
                <w:iCs/>
                <w:color w:val="00B050"/>
                <w:lang w:val="de-AT"/>
              </w:rPr>
              <w:lastRenderedPageBreak/>
              <w:t>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lastRenderedPageBreak/>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w:t>
            </w:r>
            <w:r w:rsidRPr="00FF6444">
              <w:rPr>
                <w:iCs/>
                <w:color w:val="00B050"/>
                <w:lang w:val="en-US"/>
              </w:rPr>
              <w:lastRenderedPageBreak/>
              <w:t xml:space="preserve">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lastRenderedPageBreak/>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5"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5"/>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t xml:space="preserve">The put him into the direction of Mecca, they 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7" w:name="_Hlk133328148"/>
            <w:r w:rsidRPr="00FF6444">
              <w:rPr>
                <w:iCs/>
                <w:color w:val="00B050"/>
                <w:lang w:val="en-US"/>
              </w:rPr>
              <w:t>bōš</w:t>
            </w:r>
            <w:bookmarkEnd w:id="7"/>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3"/>
            </w:r>
            <w:r w:rsidRPr="00FF6444">
              <w:rPr>
                <w:iCs/>
                <w:color w:val="00B050"/>
                <w:lang w:val="en-US"/>
              </w:rPr>
              <w:t xml:space="preserve"> b-aš-Šēx </w:t>
            </w:r>
            <w:r w:rsidRPr="00FF6444">
              <w:rPr>
                <w:iCs/>
                <w:color w:val="00B050"/>
                <w:lang w:val="en-US"/>
              </w:rPr>
              <w:lastRenderedPageBreak/>
              <w:t>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lastRenderedPageBreak/>
              <w:t xml:space="preserve">Here, we Arabs, the Arabs of Ḥarrān, most of them, sixty, seventy per cent of them are buried here next to Sheikh Hayat. We say, we call it </w:t>
            </w:r>
            <w:r w:rsidRPr="00FF6444">
              <w:rPr>
                <w:iCs/>
                <w:color w:val="00B050"/>
                <w:lang w:val="en-US"/>
              </w:rPr>
              <w:lastRenderedPageBreak/>
              <w:t>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lastRenderedPageBreak/>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8" w:name="_Hlk133330570"/>
            <w:r w:rsidRPr="00FF6444">
              <w:rPr>
                <w:color w:val="00B050"/>
                <w:lang w:val="en-US"/>
              </w:rPr>
              <w:t xml:space="preserve">yēlōn yimūt b-al-xastaxāne yirtaḥam, yiwaṣṣi ahál-u ygūl “dummū-ni b-aš-Šēx Yaḥya, lā tdummū-ni b-Istanbūl, uxḏū-ni ʕala ahál-i, hēne!” </w:t>
            </w:r>
            <w:bookmarkEnd w:id="8"/>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bookmarkStart w:id="10" w:name="_Toc156234343"/>
      <w:r>
        <w:rPr>
          <w:lang w:val="en-US"/>
        </w:rPr>
        <w:t>Urfa-012_Lentils-Harran-2010</w:t>
      </w:r>
      <w:bookmarkEnd w:id="10"/>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 xml:space="preserve">w-at-tibin ybīʕūn-u imyit ǧiriš, ʕašər ᵊgrūš – ʕašr ᵊgrūš – ʕašr ᵊgrūš yaʕni al-ʕašǝr kīlawāt ᵊb-waraqa, at-tibin, w-al-ʕadas, baʕdēn-ma yāxḏūn-u ʕa-l-fabrikāt tkassr-u </w:t>
            </w:r>
            <w:r w:rsidRPr="00A95BA1">
              <w:rPr>
                <w:color w:val="00B050"/>
                <w:lang w:val="de-AT"/>
              </w:rPr>
              <w:lastRenderedPageBreak/>
              <w:t>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lastRenderedPageBreak/>
              <w:t xml:space="preserve">The straw is sold for hundred Kuruş, (no) ten Kuruş – ten Kuruş – ten Kuruş which means ten kilos for one Lira, the straw. As for the lentils they take them to factories where they </w:t>
            </w:r>
            <w:r w:rsidRPr="00A95BA1">
              <w:rPr>
                <w:color w:val="00B050"/>
                <w:lang w:val="en-US"/>
              </w:rPr>
              <w:lastRenderedPageBreak/>
              <w:t>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lastRenderedPageBreak/>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t>Don’t you see the pipes over there? They bring them to make irrigated fields, to irrigate the lentils with them. The water… These pipes provide water</w:t>
            </w:r>
            <w:r w:rsidRPr="00BA18ED">
              <w:rPr>
                <w:rStyle w:val="FootnoteReference"/>
              </w:rPr>
              <w:footnoteReference w:id="4"/>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5"/>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w:t>
            </w:r>
            <w:r w:rsidRPr="00A95BA1">
              <w:rPr>
                <w:color w:val="00B050"/>
                <w:lang w:val="de-AT"/>
              </w:rPr>
              <w:lastRenderedPageBreak/>
              <w:t xml:space="preserve">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lastRenderedPageBreak/>
              <w:t xml:space="preserve">With the water the yield of the lentils gets good, let’s say for 1000 sqm about… 12,000 </w:t>
            </w:r>
            <w:r w:rsidRPr="00A95BA1">
              <w:rPr>
                <w:color w:val="00B050"/>
                <w:lang w:val="en-US"/>
              </w:rPr>
              <w:lastRenderedPageBreak/>
              <w:t xml:space="preserve">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lastRenderedPageBreak/>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6"/>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7"/>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w:t>
            </w:r>
            <w:r w:rsidRPr="002A2A02">
              <w:rPr>
                <w:color w:val="00B050"/>
              </w:rPr>
              <w:lastRenderedPageBreak/>
              <w:t>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lastRenderedPageBreak/>
              <w:t xml:space="preserve">This (plant) we call it thistle. – Thistle? – Yes, thistle. It grows as weed, (therefore) they spray herbicid, but the herbicide agent </w:t>
            </w:r>
            <w:r w:rsidRPr="002A2A02">
              <w:rPr>
                <w:color w:val="00B050"/>
                <w:lang w:val="en-US"/>
              </w:rPr>
              <w:lastRenderedPageBreak/>
              <w:t>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lastRenderedPageBreak/>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bookmarkStart w:id="17" w:name="_Toc156234344"/>
      <w:r>
        <w:t>Urfa-014_Village_of_Qoran-Harran-2010</w:t>
      </w:r>
      <w:bookmarkEnd w:id="17"/>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w:t>
            </w:r>
            <w:r w:rsidRPr="00564307">
              <w:rPr>
                <w:color w:val="00B050"/>
                <w:lang w:val="en-US"/>
              </w:rPr>
              <w:lastRenderedPageBreak/>
              <w:t xml:space="preserve">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lastRenderedPageBreak/>
              <w:t xml:space="preserve">And this means: I don’t have anything, I am hungry. The chief to whom he had come felt </w:t>
            </w:r>
            <w:r w:rsidRPr="00564307">
              <w:rPr>
                <w:color w:val="00B050"/>
                <w:lang w:val="en-US" w:bidi="ar-OM"/>
              </w:rPr>
              <w:lastRenderedPageBreak/>
              <w:t>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lastRenderedPageBreak/>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ī”, gāyil, “rūḥu ʕal ahal-i bass atəraǧǧā-kum ʕala ʕamm-i Wādi lā trūḥūn!” – gāyil “ʕalē?” – gāyil “ʕamm-i Wādi riǧǧāl-in ḏ̣aʕīf mā ʕind-u šī. w-al-qēr, ʕal abū-ye 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w:t>
            </w:r>
            <w:r w:rsidRPr="00564307">
              <w:rPr>
                <w:color w:val="00B050"/>
                <w:lang w:val="en-US"/>
              </w:rPr>
              <w:lastRenderedPageBreak/>
              <w:t xml:space="preserve">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lastRenderedPageBreak/>
              <w:t xml:space="preserve">When he received the falcon he said, “Look at this falcon, how is it?” He said: “By God, o sheikh, this is a real falcon; it hatched from </w:t>
            </w:r>
            <w:r w:rsidRPr="00564307">
              <w:rPr>
                <w:color w:val="00B050"/>
                <w:lang w:val="en-US" w:bidi="ar-OM"/>
              </w:rPr>
              <w:lastRenderedPageBreak/>
              <w:t>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lastRenderedPageBreak/>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t>He says: “If his mother had raised him free (as a falcon), he wouldn’t have gone to the 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xml:space="preserve">. He said, “Tell me, who is my </w:t>
            </w:r>
            <w:r w:rsidRPr="008D4E21">
              <w:rPr>
                <w:color w:val="00B050"/>
                <w:lang w:val="en-US" w:bidi="ar-OM"/>
              </w:rPr>
              <w:lastRenderedPageBreak/>
              <w:t>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lastRenderedPageBreak/>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8" w:name="_Hlk132715961"/>
            <w:r w:rsidRPr="008D4E21">
              <w:rPr>
                <w:color w:val="00B050"/>
                <w:lang w:val="en-US"/>
              </w:rPr>
              <w:t xml:space="preserve">časir </w:t>
            </w:r>
            <w:bookmarkEnd w:id="18"/>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bookmarkStart w:id="19" w:name="_Toc156234345"/>
      <w:r>
        <w:rPr>
          <w:lang w:val="es-ES_tradnl"/>
        </w:rPr>
        <w:t>Urfa-024</w:t>
      </w:r>
      <w:r w:rsidR="00411DAB">
        <w:rPr>
          <w:lang w:val="es-ES_tradnl"/>
        </w:rPr>
        <w:t>a</w:t>
      </w:r>
      <w:r>
        <w:rPr>
          <w:lang w:val="es-ES_tradnl"/>
        </w:rPr>
        <w:t>_Vegetabels_and_Seasonal_Work-Harran-2010</w:t>
      </w:r>
      <w:bookmarkEnd w:id="19"/>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lastRenderedPageBreak/>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8"/>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bookmarkStart w:id="20" w:name="_Toc156234346"/>
      <w:r>
        <w:rPr>
          <w:lang w:val="en-US"/>
        </w:rPr>
        <w:t>Urfa-024</w:t>
      </w:r>
      <w:r w:rsidR="00411DAB">
        <w:rPr>
          <w:lang w:val="en-US"/>
        </w:rPr>
        <w:t>b</w:t>
      </w:r>
      <w:r>
        <w:rPr>
          <w:lang w:val="en-US"/>
        </w:rPr>
        <w:t>_Vegetabels_and_Seasonal_Work-Harran-2010</w:t>
      </w:r>
      <w:bookmarkEnd w:id="20"/>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 xml:space="preserve">yiduggūn al-… yihawwūn al… al-panǧaṛ yirūḥūn b-al-qamyōnāt b-al-qamyōnāt yōm-in yirūḥūn ʕa-ṭ-ṭarīg yisawwūn qaza, al-qamyūn yōm-in yinǧilib yimūtūn ṯalāṯīn arbaʕīn wāḥad. huṃṃa w ʕaǧāwīn-hum. </w:t>
            </w:r>
          </w:p>
        </w:tc>
        <w:tc>
          <w:tcPr>
            <w:tcW w:w="4252" w:type="dxa"/>
          </w:tcPr>
          <w:p w14:paraId="6648E5B7" w14:textId="4495CCCF" w:rsidR="00775D04" w:rsidRDefault="00775D04" w:rsidP="00775D04">
            <w:r>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21" w:name="_Hlk131069557"/>
            <w:r w:rsidRPr="00A714A3">
              <w:rPr>
                <w:color w:val="00B050"/>
              </w:rPr>
              <w:t>al-atabōs daha güvenliy</w:t>
            </w:r>
            <w:bookmarkEnd w:id="21"/>
            <w:r w:rsidRPr="00A714A3">
              <w:rPr>
                <w:color w:val="00B050"/>
              </w:rPr>
              <w:t xml:space="preserve">, </w:t>
            </w:r>
            <w:bookmarkStart w:id="22" w:name="_Hlk131074242"/>
            <w:r w:rsidRPr="00A714A3">
              <w:rPr>
                <w:color w:val="00B050"/>
              </w:rPr>
              <w:t>daha emniyetliy</w:t>
            </w:r>
            <w:bookmarkEnd w:id="22"/>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9"/>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3" w:name="_Hlk131069566"/>
            <w:r w:rsidRPr="00A714A3">
              <w:rPr>
                <w:color w:val="00B050"/>
              </w:rPr>
              <w:t>the bus is more reliable</w:t>
            </w:r>
            <w:bookmarkEnd w:id="23"/>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yduggūn qazma yāxḏūn yōmiyye ʕišrīn ṯalāṯīn malyūn, lēṛa, al-wāḥad al-ʕēle čam wāḥad yištaġlūn ʕašṛa yōmīt-hum mītēn waraga mītēn w-xamsīn ʕala mǝṭraḥ aš-šuġul, aš-šuġul yōm-in šuġul kaṯīr w-</w:t>
            </w:r>
            <w:r w:rsidRPr="00252BC6">
              <w:rPr>
                <w:color w:val="00B050"/>
              </w:rPr>
              <w:lastRenderedPageBreak/>
              <w:t xml:space="preserve">māmiš ḥade al-yōmiyye qālye. </w:t>
            </w:r>
          </w:p>
        </w:tc>
        <w:tc>
          <w:tcPr>
            <w:tcW w:w="4252" w:type="dxa"/>
          </w:tcPr>
          <w:p w14:paraId="2E33CC42" w14:textId="3586C1B5" w:rsidR="00775D04" w:rsidRDefault="00775D04" w:rsidP="00775D04">
            <w:r w:rsidRPr="00252BC6">
              <w:rPr>
                <w:color w:val="00B050"/>
              </w:rPr>
              <w:lastRenderedPageBreak/>
              <w:t xml:space="preserve">When they work with the hoe their daily wage is ten to thirty million Lira; for one person; a family, according to how many there are working, they (earn) 200 Lira when they are ten. Or 250, it depends on the </w:t>
            </w:r>
            <w:r w:rsidRPr="00252BC6">
              <w:rPr>
                <w:color w:val="00B050"/>
              </w:rPr>
              <w:lastRenderedPageBreak/>
              <w:t>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lastRenderedPageBreak/>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t>The one who has no son… – Do they return 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w:t>
            </w:r>
            <w:r w:rsidRPr="00252BC6">
              <w:rPr>
                <w:color w:val="00B050"/>
              </w:rPr>
              <w:lastRenderedPageBreak/>
              <w:t xml:space="preserve">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lastRenderedPageBreak/>
              <w:t xml:space="preserve">For the family is… but here they do not have expenses, because his house is over there and he comes here for picking the cotton, just two hundred meters from his house. He does not </w:t>
            </w:r>
            <w:r w:rsidRPr="00252BC6">
              <w:rPr>
                <w:color w:val="00B050"/>
              </w:rPr>
              <w:lastRenderedPageBreak/>
              <w:t>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lastRenderedPageBreak/>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t>The one who owns a car, a motorcar, the one 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0"/>
            </w:r>
            <w:r w:rsidRPr="00252BC6">
              <w:rPr>
                <w:color w:val="00B050"/>
              </w:rPr>
              <w:t xml:space="preserve"> we bought it for one Lira and 30 Kuruş, because it is diesel from Syria. That means it is 70,000 (old </w:t>
            </w:r>
            <w:r w:rsidRPr="00252BC6">
              <w:rPr>
                <w:color w:val="00B050"/>
              </w:rPr>
              <w:lastRenderedPageBreak/>
              <w:t xml:space="preserve">Liras) or even one (new) Lira cheaper than in Urfa. </w:t>
            </w:r>
          </w:p>
        </w:tc>
      </w:tr>
      <w:tr w:rsidR="00775D04" w14:paraId="72B24884" w14:textId="77777777">
        <w:tc>
          <w:tcPr>
            <w:tcW w:w="849" w:type="dxa"/>
          </w:tcPr>
          <w:p w14:paraId="20CB1374" w14:textId="6F6808F9" w:rsidR="00775D04" w:rsidRDefault="00775D04" w:rsidP="00775D04">
            <w:r>
              <w:lastRenderedPageBreak/>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775D04" w14:paraId="245497E4" w14:textId="77777777">
        <w:tc>
          <w:tcPr>
            <w:tcW w:w="849" w:type="dxa"/>
          </w:tcPr>
          <w:p w14:paraId="59DFE3C2" w14:textId="6DB1F9D1" w:rsidR="00775D04" w:rsidRDefault="00775D04" w:rsidP="00775D04">
            <w:r>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4" w:name="_Hlk131069589"/>
            <w:r w:rsidRPr="00E130A1">
              <w:rPr>
                <w:color w:val="00B050"/>
              </w:rPr>
              <w:t>in ḥaṭṭēt bī-he laḥam zād (ᵊtgūl) mā tgul-lak ʕāfiye</w:t>
            </w:r>
            <w:bookmarkEnd w:id="24"/>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5" w:name="_Hlk131069601"/>
            <w:r w:rsidRPr="00E130A1">
              <w:rPr>
                <w:color w:val="00B050"/>
              </w:rPr>
              <w:t xml:space="preserve">if you put more meat in it, it does not say thanks. </w:t>
            </w:r>
            <w:bookmarkEnd w:id="25"/>
            <w:r w:rsidRPr="00E130A1">
              <w:rPr>
                <w:color w:val="00B050"/>
              </w:rPr>
              <w:t xml:space="preserve">And if you put bread in it, it does not say thanks, and if you put aubergines in it either. Whatever you put in it, it just eats it, </w:t>
            </w:r>
            <w:r w:rsidRPr="00E130A1">
              <w:rPr>
                <w:color w:val="00B050"/>
              </w:rPr>
              <w:lastRenderedPageBreak/>
              <w:t>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bookmarkStart w:id="26" w:name="_Toc156234347"/>
      <w:r>
        <w:rPr>
          <w:lang w:val="en-US"/>
        </w:rPr>
        <w:lastRenderedPageBreak/>
        <w:t>Urfa-027_Cultivation-Harran-2010</w:t>
      </w:r>
      <w:bookmarkEnd w:id="26"/>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bookmarkStart w:id="27" w:name="_Toc156234348"/>
      <w:r>
        <w:rPr>
          <w:lang w:val="en-US"/>
        </w:rPr>
        <w:t>Urfa-029_Smoking-Harran-2010</w:t>
      </w:r>
      <w:bookmarkEnd w:id="27"/>
    </w:p>
    <w:p w14:paraId="17A980B7" w14:textId="77777777" w:rsidR="00BA3E7A" w:rsidRDefault="00BA3E7A" w:rsidP="00BA3E7A">
      <w:bookmarkStart w:id="28" w:name="_Toc92633928"/>
      <w:r>
        <w:t>Ğōšo Ünalan - (1914-2012) and other members of the family.</w:t>
      </w:r>
    </w:p>
    <w:p w14:paraId="5CBB9BC2" w14:textId="77777777" w:rsidR="00BA3E7A" w:rsidRPr="00D777C4" w:rsidRDefault="00BA3E7A" w:rsidP="00BA3E7A">
      <w:r w:rsidRPr="00D777C4">
        <w:t>In the village of Maḥāwi</w:t>
      </w:r>
      <w:bookmarkEnd w:id="28"/>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bookmarkStart w:id="29" w:name="_Toc156234349"/>
      <w:r>
        <w:rPr>
          <w:lang w:val="en-US"/>
        </w:rPr>
        <w:t>Urfa-033_Sheikh_Nifil-Harran-2010</w:t>
      </w:r>
      <w:bookmarkEnd w:id="29"/>
    </w:p>
    <w:p w14:paraId="5F984FD3" w14:textId="77777777" w:rsidR="00BA3E7A" w:rsidRPr="00BF0E5E" w:rsidRDefault="00BA3E7A" w:rsidP="00BA3E7A">
      <w:pPr>
        <w:pStyle w:val="List"/>
        <w:rPr>
          <w:noProof/>
          <w:lang w:val="en-US"/>
        </w:rPr>
      </w:pPr>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30" w:name="_Hlk132640102"/>
            <w:r w:rsidRPr="00D00EF1">
              <w:rPr>
                <w:color w:val="00B050"/>
                <w:lang w:val="en-US"/>
              </w:rPr>
              <w:t xml:space="preserve">rāčib </w:t>
            </w:r>
            <w:bookmarkEnd w:id="30"/>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1"/>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bookmarkStart w:id="31" w:name="_Toc156234350"/>
      <w:r>
        <w:rPr>
          <w:iCs w:val="0"/>
          <w:lang w:val="en-US"/>
        </w:rPr>
        <w:t>Urfa-034_Liquorice-Harran-2010</w:t>
      </w:r>
      <w:r>
        <w:rPr>
          <w:i/>
          <w:lang w:val="en-US"/>
        </w:rPr>
        <w:t xml:space="preserve"> </w:t>
      </w:r>
      <w:r>
        <w:rPr>
          <w:lang w:val="en-US"/>
        </w:rPr>
        <w:t>[published in M. Klimiuk 2021]]</w:t>
      </w:r>
      <w:bookmarkEnd w:id="31"/>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2"/>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3"/>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bookmarkStart w:id="32" w:name="_Toc156234351"/>
      <w:r>
        <w:t>Urfa-042_Hospitality-Harran-2010</w:t>
      </w:r>
      <w:bookmarkEnd w:id="32"/>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33" w:name="_Hlk131069696"/>
            <w:r w:rsidRPr="004F536E">
              <w:rPr>
                <w:color w:val="00B050"/>
                <w:lang w:val="en-US"/>
              </w:rPr>
              <w:t>in ṣāraw zōd in ǧāw al-xuṭṭār zōd, zād yiǧūn zōd taḥmīnen</w:t>
            </w:r>
            <w:bookmarkEnd w:id="33"/>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34" w:name="_Hlk131069704"/>
            <w:r w:rsidRPr="004F536E">
              <w:rPr>
                <w:color w:val="00B050"/>
              </w:rPr>
              <w:t>If more (people) come, more guests; there will come more”, he said, “probably more than that will come.”</w:t>
            </w:r>
            <w:bookmarkEnd w:id="34"/>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35" w:name="_Hlk132715929"/>
            <w:r w:rsidRPr="004F536E">
              <w:rPr>
                <w:color w:val="00B050"/>
                <w:lang w:val="en-US"/>
              </w:rPr>
              <w:t xml:space="preserve">čam </w:t>
            </w:r>
            <w:bookmarkEnd w:id="35"/>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4"/>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36" w:name="_Hlk133328170"/>
            <w:r w:rsidRPr="004F536E">
              <w:rPr>
                <w:color w:val="00B050"/>
                <w:lang w:val="en-US"/>
              </w:rPr>
              <w:t xml:space="preserve">ʕa-l-bōš </w:t>
            </w:r>
            <w:bookmarkEnd w:id="36"/>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7" w:name="_Hlk132905500"/>
            <w:r w:rsidRPr="00AB547D">
              <w:rPr>
                <w:color w:val="00B050"/>
                <w:lang w:val="en-US"/>
              </w:rPr>
              <w:t>ḏ̣</w:t>
            </w:r>
            <w:bookmarkEnd w:id="37"/>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8" w:name="_Hlk131074306"/>
            <w:r w:rsidRPr="00012A0D">
              <w:rPr>
                <w:color w:val="00B050"/>
                <w:lang w:val="en-US"/>
              </w:rPr>
              <w:t>amma in ǧī zēn ᵊnḥəbb-u daha fazla nḥəbb-u</w:t>
            </w:r>
            <w:bookmarkEnd w:id="38"/>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9" w:name="_Hlk131074405"/>
            <w:r w:rsidRPr="00012A0D">
              <w:rPr>
                <w:color w:val="00B050"/>
                <w:lang w:val="en-US" w:bidi="ar-OM"/>
              </w:rPr>
              <w:t>But if he converts, it is good, we would like him, we would like him more</w:t>
            </w:r>
            <w:bookmarkEnd w:id="39"/>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bookmarkStart w:id="40" w:name="_Toc156234352"/>
      <w:r>
        <w:t>Urfa-043_Truffle-Harran-2010</w:t>
      </w:r>
      <w:bookmarkEnd w:id="40"/>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D35FD8">
        <w:tc>
          <w:tcPr>
            <w:tcW w:w="568" w:type="dxa"/>
          </w:tcPr>
          <w:p w14:paraId="63123C87" w14:textId="77777777" w:rsidR="008F630C" w:rsidRPr="002B32BF" w:rsidRDefault="008F630C" w:rsidP="00763CEC">
            <w:pPr>
              <w:rPr>
                <w:color w:val="00B050"/>
              </w:rPr>
            </w:pPr>
            <w:r>
              <w:rPr>
                <w:color w:val="00B050"/>
              </w:rPr>
              <w:t>1.</w:t>
            </w:r>
          </w:p>
        </w:tc>
        <w:tc>
          <w:tcPr>
            <w:tcW w:w="4124"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380"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5"/>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D35FD8">
        <w:tc>
          <w:tcPr>
            <w:tcW w:w="568" w:type="dxa"/>
          </w:tcPr>
          <w:p w14:paraId="15516CD4" w14:textId="77777777" w:rsidR="008F630C" w:rsidRPr="00FE0998" w:rsidRDefault="008F630C" w:rsidP="00763CEC">
            <w:pPr>
              <w:rPr>
                <w:color w:val="00B050"/>
                <w:lang w:val="de-DE"/>
              </w:rPr>
            </w:pPr>
            <w:r>
              <w:rPr>
                <w:color w:val="00B050"/>
                <w:lang w:val="de-DE"/>
              </w:rPr>
              <w:t>2.</w:t>
            </w:r>
          </w:p>
        </w:tc>
        <w:tc>
          <w:tcPr>
            <w:tcW w:w="4124"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380"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D35FD8">
        <w:tc>
          <w:tcPr>
            <w:tcW w:w="568" w:type="dxa"/>
          </w:tcPr>
          <w:p w14:paraId="45BB85D2" w14:textId="77777777" w:rsidR="008F630C" w:rsidRPr="00EA7E33" w:rsidRDefault="008F630C" w:rsidP="00763CEC">
            <w:pPr>
              <w:rPr>
                <w:color w:val="00B050"/>
                <w:lang w:val="de-DE"/>
              </w:rPr>
            </w:pPr>
            <w:r>
              <w:rPr>
                <w:color w:val="00B050"/>
                <w:lang w:val="de-DE"/>
              </w:rPr>
              <w:t>3.</w:t>
            </w:r>
          </w:p>
        </w:tc>
        <w:tc>
          <w:tcPr>
            <w:tcW w:w="4124"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380"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D35FD8">
        <w:tc>
          <w:tcPr>
            <w:tcW w:w="568" w:type="dxa"/>
          </w:tcPr>
          <w:p w14:paraId="1056B01E" w14:textId="77777777" w:rsidR="008F630C" w:rsidRPr="00C54F26" w:rsidRDefault="008F630C" w:rsidP="00763CEC">
            <w:pPr>
              <w:rPr>
                <w:color w:val="00B050"/>
                <w:lang w:val="de-DE"/>
              </w:rPr>
            </w:pPr>
            <w:r>
              <w:rPr>
                <w:color w:val="00B050"/>
                <w:lang w:val="de-DE"/>
              </w:rPr>
              <w:t>4.</w:t>
            </w:r>
          </w:p>
        </w:tc>
        <w:tc>
          <w:tcPr>
            <w:tcW w:w="4124"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380"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D35FD8">
        <w:tc>
          <w:tcPr>
            <w:tcW w:w="568" w:type="dxa"/>
          </w:tcPr>
          <w:p w14:paraId="1830D0C5" w14:textId="77777777" w:rsidR="008F630C" w:rsidRPr="00EA7E33" w:rsidRDefault="008F630C" w:rsidP="00763CEC">
            <w:pPr>
              <w:rPr>
                <w:color w:val="00B050"/>
                <w:lang w:val="de-DE"/>
              </w:rPr>
            </w:pPr>
            <w:r>
              <w:rPr>
                <w:color w:val="00B050"/>
                <w:lang w:val="de-DE"/>
              </w:rPr>
              <w:lastRenderedPageBreak/>
              <w:t>5.</w:t>
            </w:r>
          </w:p>
        </w:tc>
        <w:tc>
          <w:tcPr>
            <w:tcW w:w="4124"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380"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D35FD8">
        <w:tc>
          <w:tcPr>
            <w:tcW w:w="568" w:type="dxa"/>
          </w:tcPr>
          <w:p w14:paraId="350DF7F8" w14:textId="77777777" w:rsidR="008F630C" w:rsidRPr="00C54F26" w:rsidRDefault="008F630C" w:rsidP="00763CEC">
            <w:pPr>
              <w:rPr>
                <w:color w:val="00B050"/>
                <w:lang w:val="de-DE"/>
              </w:rPr>
            </w:pPr>
            <w:r>
              <w:rPr>
                <w:color w:val="00B050"/>
                <w:lang w:val="de-DE"/>
              </w:rPr>
              <w:t>6.</w:t>
            </w:r>
          </w:p>
        </w:tc>
        <w:tc>
          <w:tcPr>
            <w:tcW w:w="4124"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380"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D35FD8">
        <w:tc>
          <w:tcPr>
            <w:tcW w:w="568" w:type="dxa"/>
          </w:tcPr>
          <w:p w14:paraId="738A3D26" w14:textId="77777777" w:rsidR="008F630C" w:rsidRPr="00C54F26" w:rsidRDefault="008F630C" w:rsidP="00763CEC">
            <w:pPr>
              <w:rPr>
                <w:color w:val="00B050"/>
                <w:lang w:val="de-DE"/>
              </w:rPr>
            </w:pPr>
            <w:r>
              <w:rPr>
                <w:color w:val="00B050"/>
                <w:lang w:val="de-DE"/>
              </w:rPr>
              <w:t>7.</w:t>
            </w:r>
          </w:p>
        </w:tc>
        <w:tc>
          <w:tcPr>
            <w:tcW w:w="4124"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380"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6"/>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D35FD8">
        <w:tc>
          <w:tcPr>
            <w:tcW w:w="568" w:type="dxa"/>
          </w:tcPr>
          <w:p w14:paraId="522FCAA9" w14:textId="77777777" w:rsidR="008F630C" w:rsidRPr="00EA7E33" w:rsidRDefault="008F630C" w:rsidP="00763CEC">
            <w:pPr>
              <w:rPr>
                <w:color w:val="00B050"/>
              </w:rPr>
            </w:pPr>
            <w:r>
              <w:rPr>
                <w:color w:val="00B050"/>
              </w:rPr>
              <w:t>8.</w:t>
            </w:r>
          </w:p>
        </w:tc>
        <w:tc>
          <w:tcPr>
            <w:tcW w:w="4124"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380"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D35FD8">
        <w:tc>
          <w:tcPr>
            <w:tcW w:w="568" w:type="dxa"/>
          </w:tcPr>
          <w:p w14:paraId="55C80F75" w14:textId="77777777" w:rsidR="008F630C" w:rsidRPr="00C54F26" w:rsidRDefault="008F630C" w:rsidP="00763CEC">
            <w:pPr>
              <w:rPr>
                <w:color w:val="00B050"/>
                <w:lang w:val="de-DE"/>
              </w:rPr>
            </w:pPr>
            <w:r>
              <w:rPr>
                <w:color w:val="00B050"/>
                <w:lang w:val="de-DE"/>
              </w:rPr>
              <w:t>9.</w:t>
            </w:r>
          </w:p>
        </w:tc>
        <w:tc>
          <w:tcPr>
            <w:tcW w:w="4124"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380"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D35FD8">
        <w:tc>
          <w:tcPr>
            <w:tcW w:w="568" w:type="dxa"/>
          </w:tcPr>
          <w:p w14:paraId="4D059F5A" w14:textId="77777777" w:rsidR="008F630C" w:rsidRPr="00C54F26" w:rsidRDefault="008F630C" w:rsidP="00763CEC">
            <w:pPr>
              <w:rPr>
                <w:color w:val="00B050"/>
                <w:lang w:val="de-DE"/>
              </w:rPr>
            </w:pPr>
            <w:r>
              <w:rPr>
                <w:color w:val="00B050"/>
                <w:lang w:val="de-DE"/>
              </w:rPr>
              <w:t>10.</w:t>
            </w:r>
          </w:p>
        </w:tc>
        <w:tc>
          <w:tcPr>
            <w:tcW w:w="4124"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380"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D35FD8">
        <w:tc>
          <w:tcPr>
            <w:tcW w:w="568"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4124"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41" w:name="_Hlk132715982"/>
            <w:r w:rsidRPr="00C54F26">
              <w:rPr>
                <w:color w:val="00B050"/>
                <w:lang w:val="de-DE"/>
              </w:rPr>
              <w:t>čalēna</w:t>
            </w:r>
            <w:bookmarkEnd w:id="41"/>
            <w:r w:rsidRPr="00C54F26">
              <w:rPr>
                <w:color w:val="00B050"/>
                <w:lang w:val="de-DE"/>
              </w:rPr>
              <w:t xml:space="preserve">, kabāb-u āni mā </w:t>
            </w:r>
            <w:bookmarkStart w:id="42" w:name="_Hlk132715987"/>
            <w:r w:rsidRPr="00C54F26">
              <w:rPr>
                <w:color w:val="00B050"/>
                <w:lang w:val="de-DE"/>
              </w:rPr>
              <w:t>čalēt-u</w:t>
            </w:r>
            <w:bookmarkEnd w:id="42"/>
            <w:r w:rsidRPr="00C54F26">
              <w:rPr>
                <w:color w:val="00B050"/>
                <w:lang w:val="de-DE"/>
              </w:rPr>
              <w:t xml:space="preserve">. </w:t>
            </w:r>
          </w:p>
        </w:tc>
        <w:tc>
          <w:tcPr>
            <w:tcW w:w="4380"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D35FD8">
        <w:tc>
          <w:tcPr>
            <w:tcW w:w="568" w:type="dxa"/>
          </w:tcPr>
          <w:p w14:paraId="72A3A8A7" w14:textId="77777777" w:rsidR="008F630C" w:rsidRPr="00C54F26" w:rsidRDefault="008F630C" w:rsidP="00763CEC">
            <w:pPr>
              <w:rPr>
                <w:color w:val="00B050"/>
                <w:lang w:val="de-DE"/>
              </w:rPr>
            </w:pPr>
            <w:r>
              <w:rPr>
                <w:color w:val="00B050"/>
                <w:lang w:val="de-DE"/>
              </w:rPr>
              <w:t>12.</w:t>
            </w:r>
          </w:p>
        </w:tc>
        <w:tc>
          <w:tcPr>
            <w:tcW w:w="4124"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380"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D35FD8">
        <w:tc>
          <w:tcPr>
            <w:tcW w:w="568" w:type="dxa"/>
          </w:tcPr>
          <w:p w14:paraId="75898245" w14:textId="77777777" w:rsidR="008F630C" w:rsidRPr="00C54F26" w:rsidRDefault="008F630C" w:rsidP="00763CEC">
            <w:pPr>
              <w:rPr>
                <w:color w:val="00B050"/>
                <w:lang w:val="de-DE"/>
              </w:rPr>
            </w:pPr>
            <w:r>
              <w:rPr>
                <w:color w:val="00B050"/>
                <w:lang w:val="de-DE"/>
              </w:rPr>
              <w:t>13.</w:t>
            </w:r>
          </w:p>
        </w:tc>
        <w:tc>
          <w:tcPr>
            <w:tcW w:w="4124"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380"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43" w:name="_Toc156234353"/>
      <w:r>
        <w:rPr>
          <w:lang w:val="en-US"/>
        </w:rPr>
        <w:t>Urfa-044: Urfa-044_Sacks-Harran-2010 [published in M. Klimiuk 2021]</w:t>
      </w:r>
      <w:bookmarkEnd w:id="43"/>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7"/>
            </w:r>
            <w:r w:rsidRPr="004F536E">
              <w:rPr>
                <w:i/>
                <w:color w:val="00B050"/>
                <w:szCs w:val="22"/>
                <w:lang w:val="en-US"/>
              </w:rPr>
              <w:t xml:space="preserve"> ta-ngūl, al-ḥunṭa wēya aš-šiʕīr wēya</w:t>
            </w:r>
            <w:r w:rsidRPr="00BA18ED">
              <w:rPr>
                <w:rStyle w:val="FootnoteReference"/>
              </w:rPr>
              <w:footnoteReference w:id="18"/>
            </w:r>
            <w:r w:rsidRPr="004F536E">
              <w:rPr>
                <w:i/>
                <w:color w:val="00B050"/>
                <w:szCs w:val="22"/>
                <w:lang w:val="en-US"/>
              </w:rPr>
              <w:t xml:space="preserve"> kull šakle nḥuṭṭ-u b-al… aṭ-ṭōrba nsammī-he, ṭōrba, čwāl ta-ngul-il-he bi-de</w:t>
            </w:r>
            <w:r w:rsidRPr="00BA18ED">
              <w:rPr>
                <w:rStyle w:val="FootnoteReference"/>
              </w:rPr>
              <w:footnoteReference w:id="19"/>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0"/>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1"/>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w:t>
            </w:r>
            <w:r w:rsidRPr="00A10235">
              <w:rPr>
                <w:i/>
                <w:color w:val="00B050"/>
                <w:szCs w:val="22"/>
                <w:lang w:val="en-US"/>
              </w:rPr>
              <w:lastRenderedPageBreak/>
              <w:t>ᵊnsammī-he awwali b-al-ʕarṣa ybīʕūn ḥanāṭi,</w:t>
            </w:r>
            <w:r w:rsidRPr="00BA18ED">
              <w:rPr>
                <w:rStyle w:val="FootnoteReference"/>
              </w:rPr>
              <w:footnoteReference w:id="22"/>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lastRenderedPageBreak/>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t>
            </w:r>
            <w:r w:rsidRPr="004F536E">
              <w:rPr>
                <w:color w:val="00B050"/>
                <w:szCs w:val="22"/>
              </w:rPr>
              <w:lastRenderedPageBreak/>
              <w:t xml:space="preserve">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lastRenderedPageBreak/>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3"/>
            </w:r>
            <w:r w:rsidRPr="004F536E">
              <w:rPr>
                <w:i/>
                <w:color w:val="00B050"/>
                <w:szCs w:val="22"/>
                <w:lang w:val="en-US"/>
              </w:rPr>
              <w:t xml:space="preserve"> nsammī-he bandaǧ,</w:t>
            </w:r>
            <w:r w:rsidRPr="00BA18ED">
              <w:rPr>
                <w:rStyle w:val="FootnoteReference"/>
              </w:rPr>
              <w:footnoteReference w:id="24"/>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5"/>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w:t>
            </w:r>
            <w:r w:rsidRPr="00D62BCD">
              <w:rPr>
                <w:i/>
                <w:color w:val="00B050"/>
                <w:szCs w:val="22"/>
                <w:lang w:val="en-US"/>
              </w:rPr>
              <w:lastRenderedPageBreak/>
              <w:t>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lastRenderedPageBreak/>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lastRenderedPageBreak/>
              <w:t>pōšēte</w:t>
            </w:r>
            <w:r w:rsidRPr="004F536E">
              <w:rPr>
                <w:color w:val="00B050"/>
                <w:szCs w:val="22"/>
              </w:rPr>
              <w:t>, which is actually a Turkish word; it’s not Arabic.</w:t>
            </w:r>
            <w:r w:rsidRPr="00BA18ED">
              <w:rPr>
                <w:rStyle w:val="FootnoteReference"/>
              </w:rPr>
              <w:footnoteReference w:id="26"/>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bookmarkStart w:id="46" w:name="_Toc156234354"/>
      <w:r>
        <w:rPr>
          <w:lang w:val="en-US"/>
        </w:rPr>
        <w:t>Urfa-045_Gamra_Dariba-Harran-2010</w:t>
      </w:r>
      <w:bookmarkEnd w:id="46"/>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7"/>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47" w:name="_Hlk132716003"/>
            <w:r w:rsidRPr="00012A0D">
              <w:rPr>
                <w:color w:val="00B050"/>
                <w:lang w:val="en-US"/>
              </w:rPr>
              <w:t>čalā</w:t>
            </w:r>
            <w:bookmarkEnd w:id="47"/>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w:t>
            </w:r>
            <w:r w:rsidRPr="00012A0D">
              <w:rPr>
                <w:color w:val="00B050"/>
                <w:lang w:val="en-US"/>
              </w:rPr>
              <w:lastRenderedPageBreak/>
              <w:t>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lastRenderedPageBreak/>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w:t>
            </w:r>
            <w:r w:rsidRPr="00012A0D">
              <w:rPr>
                <w:color w:val="00B050"/>
                <w:lang w:val="en-US"/>
              </w:rPr>
              <w:lastRenderedPageBreak/>
              <w:t xml:space="preserve">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48" w:name="_Toc156234355"/>
      <w:bookmarkStart w:id="49" w:name="_Hlk95401263"/>
      <w:r>
        <w:rPr>
          <w:lang w:val="en-US"/>
        </w:rPr>
        <w:t>Urfa-046_Game_Xwetime-Harran-2010</w:t>
      </w:r>
      <w:bookmarkEnd w:id="48"/>
    </w:p>
    <w:bookmarkEnd w:id="49"/>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50" w:name="_Hlk133329861"/>
            <w:r w:rsidRPr="00C204B7">
              <w:rPr>
                <w:color w:val="00B050"/>
              </w:rPr>
              <w:t>xōǧam</w:t>
            </w:r>
            <w:bookmarkEnd w:id="5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 xml:space="preserve">w yṣuffūn-hin b-at-tapsiyye, w-iḥna ta-ngūl arbaʕa yaʕni ǧāʕdīn ᵊntaʕallal b-al-bēt, āni w-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t>They place them in a row on a tray. And we are, let’s say, four people. I mean sitting at 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77777777"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 xml:space="preserve">al-məṣāri. </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w:t>
            </w:r>
            <w:r w:rsidRPr="00C204B7">
              <w:rPr>
                <w:color w:val="00B050"/>
              </w:rPr>
              <w:lastRenderedPageBreak/>
              <w:t xml:space="preserve">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lastRenderedPageBreak/>
              <w:t xml:space="preserve">Then we start and we say, “At how many points does the game end?” Let’s say, “It ends at 101 points. Who wants to play and </w:t>
            </w:r>
            <w:r w:rsidRPr="00C204B7">
              <w:rPr>
                <w:color w:val="00B050"/>
                <w:lang w:val="en-US"/>
              </w:rPr>
              <w:lastRenderedPageBreak/>
              <w:t>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lastRenderedPageBreak/>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t xml:space="preserve">If he finds the ring, they take the game, </w:t>
            </w:r>
            <w:r w:rsidRPr="00C204B7">
              <w:rPr>
                <w:i/>
                <w:color w:val="00B050"/>
                <w:lang w:val="en-US"/>
              </w:rPr>
              <w:t xml:space="preserve">oynu alıyorlar </w:t>
            </w:r>
            <w:r w:rsidRPr="00C204B7">
              <w:rPr>
                <w:color w:val="00B050"/>
                <w:lang w:val="en-US"/>
              </w:rPr>
              <w:t>(in Turkish), they take the game. If 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lastRenderedPageBreak/>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lastRenderedPageBreak/>
              <w:t xml:space="preserve">The fourth, let’s say the third time he puts the ring in another one; aren’t they seven? He does not find it the first time, he does not find it the second time, he does not find it the third time, four, let’s say four, he does not even find it the fourth time, the fifth time, </w:t>
            </w:r>
            <w:r w:rsidRPr="00C204B7">
              <w:rPr>
                <w:color w:val="00B050"/>
                <w:lang w:val="en-US"/>
              </w:rPr>
              <w:lastRenderedPageBreak/>
              <w:t>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lastRenderedPageBreak/>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51" w:name="_Hlk132926743"/>
            <w:r w:rsidRPr="00C204B7">
              <w:rPr>
                <w:color w:val="00B050"/>
                <w:lang w:val="en-US" w:bidi="ar-SY"/>
              </w:rPr>
              <w:t>ygūm yqabbi ʕēn-u hīčiḏ ma-ydaḥḥiǧ ʕa-t-tapsiyye</w:t>
            </w:r>
            <w:bookmarkEnd w:id="5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52" w:name="_Hlk132926763"/>
            <w:r w:rsidRPr="0039561F">
              <w:rPr>
                <w:color w:val="00B050"/>
                <w:lang w:val="en-US" w:bidi="ar-SY"/>
              </w:rPr>
              <w:t>So he hides his eye like this, so he does not look at the tray</w:t>
            </w:r>
            <w:bookmarkEnd w:id="5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bookmarkStart w:id="53" w:name="_Toc156234356"/>
      <w:r>
        <w:rPr>
          <w:color w:val="000000" w:themeColor="text1"/>
          <w:lang w:val="en-US"/>
        </w:rPr>
        <w:t>Urfa-047_Game_Qubbeya-Harran-2010</w:t>
      </w:r>
      <w:bookmarkEnd w:id="53"/>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w:t>
            </w:r>
            <w:r w:rsidRPr="00684101">
              <w:rPr>
                <w:color w:val="00B050"/>
                <w:lang w:val="en-US"/>
              </w:rPr>
              <w:lastRenderedPageBreak/>
              <w:t>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lastRenderedPageBreak/>
              <w:t xml:space="preserve">That means, now it is your turn to close your eyes, I cought you it’s in Turkish. We call </w:t>
            </w:r>
            <w:r w:rsidRPr="00684101">
              <w:rPr>
                <w:color w:val="00B050"/>
              </w:rPr>
              <w:lastRenderedPageBreak/>
              <w:t>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bookmarkStart w:id="54" w:name="_Toc156234357"/>
      <w:r>
        <w:t>Urfa-048_Game_Cab-Harran-2010</w:t>
      </w:r>
      <w:bookmarkEnd w:id="54"/>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55" w:name="_Hlk132716029"/>
            <w:r w:rsidRPr="005878A1">
              <w:rPr>
                <w:color w:val="00B050"/>
              </w:rPr>
              <w:t>čaʕab</w:t>
            </w:r>
            <w:r w:rsidRPr="005878A1">
              <w:rPr>
                <w:color w:val="00B050"/>
                <w:lang w:val="en-US"/>
              </w:rPr>
              <w:t xml:space="preserve"> </w:t>
            </w:r>
            <w:bookmarkEnd w:id="55"/>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t>They used to play with ankles, they had ankles. Let’s say, like this: one side has a 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lastRenderedPageBreak/>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bookmarkStart w:id="56" w:name="_Toc156234358"/>
      <w:r>
        <w:rPr>
          <w:lang w:val="en-US"/>
        </w:rPr>
        <w:t>Urfa-057_Story_of_Magician-Harran-2010</w:t>
      </w:r>
      <w:bookmarkEnd w:id="56"/>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 xml:space="preserve">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t>
            </w:r>
            <w:r w:rsidRPr="0039561F">
              <w:rPr>
                <w:color w:val="00B050"/>
              </w:rPr>
              <w:lastRenderedPageBreak/>
              <w:t>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lastRenderedPageBreak/>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w-ǧāyib aǧ-ǧidir gāyil: sāwī-l-i ʕēš burġul! msāwit-ill-u ʕēš burġul, umm-ha. w-yǧīb al-laḥam, laḥam binit-he yḥuṭṭ-u ʕa-l-burġul w-gāyim yākul. hiyye yōm-in ᵊmṣaffīye as-summ ulugṭi s-summ mn-al-gāʕ hal-gadd w-ṣurrī maḥramt-ič! aš-šāyib yōm-in min qādi 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t>He brought the pot and said, “Make a stew for me!” And her mother made a stew for him. Then he brought the meat, the meat of her daughter, put it onto the burgul and started eating. When filtering the poison, she had taken some of it secretly from the bottom (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w:t>
            </w:r>
            <w:r w:rsidRPr="00DC5A0D">
              <w:rPr>
                <w:color w:val="00B050"/>
              </w:rPr>
              <w:lastRenderedPageBreak/>
              <w:t xml:space="preserve">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lastRenderedPageBreak/>
              <w:t xml:space="preserve">“And I am the wife of so-and-so and this and that happened to me. This old man killed my daughter and gave her to a snake. He killed </w:t>
            </w:r>
            <w:r w:rsidRPr="00DC5A0D">
              <w:rPr>
                <w:color w:val="00B050"/>
              </w:rPr>
              <w:lastRenderedPageBreak/>
              <w:t>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lastRenderedPageBreak/>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bookmarkStart w:id="57" w:name="_Toc156234359"/>
      <w:r>
        <w:rPr>
          <w:lang w:val="en-US"/>
        </w:rPr>
        <w:t>Urfa-061_Life_of_al-Harrani-Harran-2010</w:t>
      </w:r>
      <w:bookmarkEnd w:id="57"/>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Yṣīr aswad, yṣīr šakl-u aswad, iḥna hina ḥamar, la-l-baṭāta, al-gaʕa šlōn al-gaʕa yṣīr ḥamur ʕala lōn al-gāʕa yṣīr aw lōn ᵊtrāb, ʕala lōn al-gamuḥ, īh! ʕala lōn al-gāʕa awwali bilči ʕan </w:t>
            </w:r>
            <w:bookmarkStart w:id="58" w:name="_Hlk132640025"/>
            <w:r w:rsidRPr="00204E57">
              <w:rPr>
                <w:noProof/>
                <w:color w:val="A6A6A6" w:themeColor="background1" w:themeShade="A6"/>
                <w:lang w:val="en-US"/>
              </w:rPr>
              <w:t xml:space="preserve">marčūba </w:t>
            </w:r>
            <w:bookmarkEnd w:id="58"/>
            <w:r w:rsidRPr="00204E57">
              <w:rPr>
                <w:noProof/>
                <w:color w:val="A6A6A6" w:themeColor="background1" w:themeShade="A6"/>
                <w:lang w:val="en-US"/>
              </w:rPr>
              <w:t>al-čime al-awwalīn baʕd yāšiya al-ᵊkbār-na ysammu ygūlu al-maṭar lēle yōm yṣīr al-maṭar ygūlu hāḏ al-maṭar 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59" w:name="_Hlk132716106"/>
            <w:r w:rsidRPr="00204E57">
              <w:rPr>
                <w:noProof/>
                <w:color w:val="A6A6A6" w:themeColor="background1" w:themeShade="A6"/>
                <w:lang w:val="en-US"/>
              </w:rPr>
              <w:t xml:space="preserve">al-kočari  </w:t>
            </w:r>
            <w:bookmarkEnd w:id="59"/>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w:t>
            </w:r>
            <w:r w:rsidRPr="00204E57">
              <w:rPr>
                <w:noProof/>
                <w:color w:val="A6A6A6" w:themeColor="background1" w:themeShade="A6"/>
                <w:lang w:val="en-US"/>
              </w:rPr>
              <w:lastRenderedPageBreak/>
              <w:t xml:space="preserve">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125CB886"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p>
          <w:p w14:paraId="0A1FBA9C"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8"/>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29"/>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60" w:name="_Hlk132714766"/>
            <w:r w:rsidRPr="00E93F29">
              <w:rPr>
                <w:noProof/>
                <w:color w:val="00B050"/>
                <w:lang w:val="en-US"/>
              </w:rPr>
              <w:t>tinkasir</w:t>
            </w:r>
            <w:bookmarkEnd w:id="60"/>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t>He climbed on a small piece of wood which took him out on the sea and then to coast of 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61" w:name="_Hlk132714773"/>
            <w:r w:rsidRPr="00E93F29">
              <w:rPr>
                <w:noProof/>
                <w:color w:val="00B050"/>
                <w:lang w:val="en-US"/>
              </w:rPr>
              <w:t xml:space="preserve">nkasrat </w:t>
            </w:r>
            <w:bookmarkEnd w:id="61"/>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w:t>
            </w:r>
            <w:r w:rsidRPr="00E93F29">
              <w:rPr>
                <w:color w:val="00B050"/>
                <w:lang w:val="en-US"/>
              </w:rPr>
              <w:lastRenderedPageBreak/>
              <w:t xml:space="preserve">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lastRenderedPageBreak/>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ǧāʕid haḏāk uxṛa yiǧi yṣalli al-xōǧe Yaḥye, Yaḥye. yōm-inn-u ǧāy al-ʕaǧāwīn, “ᵊmhabūl,” ygaṭṭbūn-u b-al-ḥaǧar yihnūn-u. w-al-gāyil il mart-u, “š-il-hum b-al-faqīr 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62" w:name="_Hlk132716123"/>
            <w:r w:rsidRPr="00E93F29">
              <w:rPr>
                <w:color w:val="00B050"/>
              </w:rPr>
              <w:t>ttičallat</w:t>
            </w:r>
            <w:bookmarkEnd w:id="62"/>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bookmarkStart w:id="63" w:name="_Toc156234360"/>
      <w:r>
        <w:rPr>
          <w:lang w:val="en-US"/>
        </w:rPr>
        <w:t>Urfa-068_Tribes_Armenians_Jews-Harran-2010</w:t>
      </w:r>
      <w:bookmarkEnd w:id="63"/>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 xml:space="preserve">ḏiyye, bāčir akṯar hēne, ʕugub xamsīn sine </w:t>
            </w:r>
            <w:r w:rsidRPr="008229B5">
              <w:rPr>
                <w:color w:val="00B050"/>
                <w:lang w:val="en-US"/>
              </w:rPr>
              <w:lastRenderedPageBreak/>
              <w:t>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lastRenderedPageBreak/>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ygūl 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lastRenderedPageBreak/>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64" w:name="_Hlk132716143"/>
            <w:r w:rsidRPr="005D5928">
              <w:rPr>
                <w:color w:val="00B050"/>
                <w:lang w:val="en-US"/>
              </w:rPr>
              <w:t xml:space="preserve">čalḥaz </w:t>
            </w:r>
            <w:bookmarkEnd w:id="64"/>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65" w:name="_Hlk132922162"/>
            <w:r w:rsidRPr="005D5928">
              <w:rPr>
                <w:color w:val="00B050"/>
                <w:lang w:val="en-US"/>
              </w:rPr>
              <w:t>maḥḥad yikāwin ḥade</w:t>
            </w:r>
            <w:bookmarkEnd w:id="65"/>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66" w:name="_Hlk132716154"/>
            <w:r w:rsidRPr="005D5928">
              <w:rPr>
                <w:color w:val="00B050"/>
                <w:lang w:val="en-US"/>
              </w:rPr>
              <w:t xml:space="preserve">kaččat-hum </w:t>
            </w:r>
            <w:bookmarkEnd w:id="66"/>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w:t>
            </w:r>
            <w:r w:rsidRPr="005D5928">
              <w:rPr>
                <w:color w:val="00B050"/>
                <w:lang w:val="en-US"/>
              </w:rPr>
              <w:lastRenderedPageBreak/>
              <w:t xml:space="preserve">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67" w:name="_Hlk132716166"/>
            <w:r w:rsidRPr="005D5928">
              <w:rPr>
                <w:color w:val="00B050"/>
              </w:rPr>
              <w:t>yḥāčūn</w:t>
            </w:r>
            <w:r w:rsidRPr="005D5928">
              <w:rPr>
                <w:color w:val="00B050"/>
                <w:lang w:val="en-US"/>
              </w:rPr>
              <w:t xml:space="preserve"> </w:t>
            </w:r>
            <w:bookmarkEnd w:id="67"/>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w gāmaw ʕādēn ʕašāyir gabbat w čand… 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w:t>
            </w:r>
            <w:r w:rsidRPr="00C55C53">
              <w:rPr>
                <w:color w:val="00B050"/>
                <w:lang w:val="en-US"/>
              </w:rPr>
              <w:lastRenderedPageBreak/>
              <w: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bookmarkStart w:id="68" w:name="_Toc156234361"/>
      <w:r>
        <w:rPr>
          <w:lang w:val="es-ES_tradnl"/>
        </w:rPr>
        <w:t>Urfa-069a_Armenians-Harran-2010</w:t>
      </w:r>
      <w:bookmarkEnd w:id="68"/>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xawāl-hum ᵊb-Sūriyye yrūḥūn yiǧūn – b-aǧ-ǧarye šī hēne – hē b-aǧ-ǧarye šī hēne. – min māḏ̣it ʕašr ᵊsnīn ʕašǝr sanawāt, 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w:t>
            </w:r>
            <w:r w:rsidRPr="00D1416E">
              <w:rPr>
                <w:color w:val="00B050"/>
              </w:rPr>
              <w:lastRenderedPageBreak/>
              <w:t xml:space="preserve">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bookmarkStart w:id="69" w:name="_Toc156234362"/>
      <w:r>
        <w:t>Urfa-069b_Arabicised_Kurds-Harran-2010</w:t>
      </w:r>
      <w:bookmarkEnd w:id="69"/>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lastRenderedPageBreak/>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p w14:paraId="3D78E1C4" w14:textId="77777777" w:rsidR="007140B6" w:rsidRDefault="00000000">
      <w:pPr>
        <w:pStyle w:val="Heading2"/>
      </w:pPr>
      <w:bookmarkStart w:id="70" w:name="_Toc156234363"/>
      <w:r>
        <w:t>Urfa-070_Hen_House-Harran-2010</w:t>
      </w:r>
      <w:bookmarkEnd w:id="70"/>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w:t>
            </w:r>
            <w:r w:rsidRPr="00085D54">
              <w:rPr>
                <w:color w:val="00B050"/>
                <w:lang w:val="en-US" w:bidi="ar-OM"/>
              </w:rPr>
              <w:lastRenderedPageBreak/>
              <w:t>ᵊḥsēni</w:t>
            </w:r>
          </w:p>
        </w:tc>
        <w:tc>
          <w:tcPr>
            <w:tcW w:w="4253" w:type="dxa"/>
          </w:tcPr>
          <w:p w14:paraId="207C75E3" w14:textId="77777777" w:rsidR="00004044" w:rsidRPr="00085D54" w:rsidRDefault="00004044" w:rsidP="00763CEC">
            <w:pPr>
              <w:rPr>
                <w:color w:val="00B050"/>
              </w:rPr>
            </w:pPr>
            <w:r w:rsidRPr="00085D54">
              <w:rPr>
                <w:color w:val="00B050"/>
              </w:rPr>
              <w:lastRenderedPageBreak/>
              <w:t xml:space="preserve">At sunset they stay here, the door gets closed, so the foxes and the dogs won’t eat them; the </w:t>
            </w:r>
            <w:r w:rsidRPr="00085D54">
              <w:rPr>
                <w:color w:val="00B050"/>
              </w:rPr>
              <w:lastRenderedPageBreak/>
              <w:t>fox.</w:t>
            </w:r>
          </w:p>
        </w:tc>
      </w:tr>
      <w:tr w:rsidR="00004044" w:rsidRPr="00D559CA" w14:paraId="5AF7083D" w14:textId="77777777" w:rsidTr="00763CEC">
        <w:tc>
          <w:tcPr>
            <w:tcW w:w="850" w:type="dxa"/>
          </w:tcPr>
          <w:p w14:paraId="1B748FD1" w14:textId="77777777" w:rsidR="00004044" w:rsidRPr="00085D54" w:rsidRDefault="00004044" w:rsidP="00763CEC">
            <w:r w:rsidRPr="00085D54">
              <w:lastRenderedPageBreak/>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bookmarkStart w:id="71" w:name="_Toc156234364"/>
      <w:r>
        <w:rPr>
          <w:lang w:val="en-US"/>
        </w:rPr>
        <w:t>Urfa-072_Villages-Harran-2010</w:t>
      </w:r>
      <w:bookmarkEnd w:id="71"/>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0"/>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u. al-</w:t>
            </w:r>
            <w:r w:rsidRPr="005D5ADD">
              <w:rPr>
                <w:noProof/>
                <w:color w:val="00B050"/>
                <w:lang w:val="en-US"/>
              </w:rPr>
              <w:lastRenderedPageBreak/>
              <w:t xml:space="preserve">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lastRenderedPageBreak/>
              <w:t xml:space="preserve">Everybody started to do it like this. The one who has his own property left. Those, for example, are from this village. Now they have cows, they have cows at home for the milk, for the yoghurt, for the cheese. The small children </w:t>
            </w:r>
            <w:r w:rsidRPr="005D5ADD">
              <w:rPr>
                <w:noProof/>
                <w:color w:val="00B050"/>
                <w:lang w:val="en-US"/>
              </w:rPr>
              <w:lastRenderedPageBreak/>
              <w:t>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lastRenderedPageBreak/>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72" w:name="_Hlk131074461"/>
            <w:r w:rsidRPr="005D5ADD">
              <w:rPr>
                <w:noProof/>
                <w:color w:val="00B050"/>
                <w:lang w:val="en-US"/>
              </w:rPr>
              <w:t>al-ᵊbgaṛa daha ṣārat qōlay</w:t>
            </w:r>
            <w:bookmarkEnd w:id="72"/>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73" w:name="_Hlk131074491"/>
            <w:r w:rsidRPr="005D5ADD">
              <w:rPr>
                <w:noProof/>
                <w:color w:val="00B050"/>
                <w:lang w:val="en-US"/>
              </w:rPr>
              <w:t>The cows are easier (to handle).</w:t>
            </w:r>
            <w:bookmarkEnd w:id="73"/>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awwali al-qanam, yōmin yḥalbūn-ha, 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1"/>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2"/>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 xml:space="preserve">he? lilhe ṯalaṯ riǧlēn xašab ṯalaṯ </w:t>
            </w:r>
            <w:r w:rsidRPr="005D5ADD">
              <w:rPr>
                <w:noProof/>
                <w:color w:val="00B050"/>
                <w:lang w:val="en-US"/>
              </w:rPr>
              <w:lastRenderedPageBreak/>
              <w:t>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lastRenderedPageBreak/>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t>
            </w:r>
            <w:r w:rsidRPr="005D5ADD">
              <w:rPr>
                <w:color w:val="00B050"/>
              </w:rPr>
              <w:lastRenderedPageBreak/>
              <w:t xml:space="preserve">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lastRenderedPageBreak/>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3"/>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74"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74"/>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lastRenderedPageBreak/>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4"/>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w:t>
            </w:r>
            <w:r w:rsidRPr="003D30FA">
              <w:rPr>
                <w:noProof/>
                <w:color w:val="00B050"/>
                <w:lang w:val="en-US"/>
              </w:rPr>
              <w:lastRenderedPageBreak/>
              <w:t>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lastRenderedPageBreak/>
              <w:t xml:space="preserve">Women and men alike have a nap of two or three hours after noon. Everybody who is in the house. When you come (at that time) to a village you won’t find anybody, because they are all sleeping. They all have an afternoon </w:t>
            </w:r>
            <w:r w:rsidRPr="003D30FA">
              <w:rPr>
                <w:noProof/>
                <w:color w:val="00B050"/>
                <w:lang w:val="en-US"/>
              </w:rPr>
              <w:lastRenderedPageBreak/>
              <w:t>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lastRenderedPageBreak/>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bookmarkStart w:id="75" w:name="_Toc156234365"/>
      <w:r>
        <w:t>Urfa-073_Talls_Flood-Harran-2010</w:t>
      </w:r>
      <w:bookmarkEnd w:id="75"/>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5"/>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6"/>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bookmarkStart w:id="76" w:name="_Toc156234366"/>
      <w:r>
        <w:lastRenderedPageBreak/>
        <w:t>Urfa-074_Talls_Burial_for_Children-Harran-2010</w:t>
      </w:r>
      <w:bookmarkEnd w:id="76"/>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77" w:name="_Toc122628491"/>
      <w:bookmarkStart w:id="78" w:name="_Toc92633941"/>
      <w:bookmarkEnd w:id="77"/>
      <w:bookmarkEnd w:id="78"/>
    </w:p>
    <w:p w14:paraId="37D862EF" w14:textId="77777777" w:rsidR="007140B6" w:rsidRDefault="00000000">
      <w:pPr>
        <w:pStyle w:val="Heading2"/>
        <w:rPr>
          <w:color w:val="FF0000"/>
          <w:lang w:val="en-US"/>
        </w:rPr>
      </w:pPr>
      <w:bookmarkStart w:id="79" w:name="_Toc156234367"/>
      <w:r>
        <w:rPr>
          <w:lang w:val="en-US"/>
        </w:rPr>
        <w:t>Urfa-075_Corn_and_Language-Harran-2010</w:t>
      </w:r>
      <w:bookmarkEnd w:id="79"/>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lastRenderedPageBreak/>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t xml:space="preserve">Formerly all tribes had a pedigree; it is still from the era of the Ottomans. The family – 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bookmarkStart w:id="80" w:name="_Toc156234368"/>
      <w:r>
        <w:rPr>
          <w:lang w:val="en-US"/>
        </w:rPr>
        <w:lastRenderedPageBreak/>
        <w:t>Urfa-076_Bedouins-Harran-2010</w:t>
      </w:r>
      <w:bookmarkEnd w:id="80"/>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81" w:name="_Hlk132715174"/>
            <w:r w:rsidRPr="00A331DE">
              <w:rPr>
                <w:color w:val="00B050"/>
              </w:rPr>
              <w:t xml:space="preserve">čuwādir </w:t>
            </w:r>
            <w:bookmarkEnd w:id="81"/>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w:t>
            </w:r>
            <w:r w:rsidRPr="00A331DE">
              <w:rPr>
                <w:color w:val="00B050"/>
              </w:rPr>
              <w:lastRenderedPageBreak/>
              <w:t xml:space="preserve">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awwali ṣōyad māmiš kütük māmiš, nisab šīy. w kull-min yāxuḏ min ahal-u ta-ngūl yāba āni. ǧidd-i min hūw? abu ǧidd-i min hūw? ᵊkbāṛ-na ywaṣṣūn ʕa-zġār-hum ygūl “ište wlēd-i, inte, ǧidd-na flān ādamīy, 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A56267">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p>
    <w:p w14:paraId="7678DAA6" w14:textId="01F4A9C1" w:rsidR="007140B6" w:rsidRDefault="00000000">
      <w:pPr>
        <w:pStyle w:val="Heading2"/>
        <w:rPr>
          <w:color w:val="FF0000"/>
          <w:lang w:val="en-US"/>
        </w:rPr>
      </w:pPr>
      <w:bookmarkStart w:id="82" w:name="_Toc156234369"/>
      <w:r>
        <w:rPr>
          <w:lang w:val="en-US"/>
        </w:rPr>
        <w:t>Urfa-077</w:t>
      </w:r>
      <w:r w:rsidR="0009792D">
        <w:rPr>
          <w:lang w:val="en-US"/>
        </w:rPr>
        <w:t>a</w:t>
      </w:r>
      <w:r>
        <w:rPr>
          <w:lang w:val="en-US"/>
        </w:rPr>
        <w:t>_Jinn-Harran-2010</w:t>
      </w:r>
      <w:bookmarkEnd w:id="82"/>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83" w:name="_Hlk133328975"/>
            <w:r w:rsidRPr="007A4AC2">
              <w:rPr>
                <w:noProof/>
                <w:color w:val="00B050"/>
                <w:lang w:val="de-AT"/>
              </w:rPr>
              <w:t xml:space="preserve">mǝṭāriḥ </w:t>
            </w:r>
            <w:bookmarkEnd w:id="83"/>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84" w:name="_Hlk133329001"/>
            <w:r w:rsidRPr="007A4AC2">
              <w:rPr>
                <w:noProof/>
                <w:color w:val="00B050"/>
              </w:rPr>
              <w:t>čāṛa</w:t>
            </w:r>
            <w:bookmarkEnd w:id="84"/>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85"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85"/>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bookmarkStart w:id="86" w:name="_Toc156234370"/>
      <w:r>
        <w:rPr>
          <w:lang w:val="en-US"/>
        </w:rPr>
        <w:t>Urfa-077b_Jinn-Harran-2010</w:t>
      </w:r>
      <w:bookmarkEnd w:id="86"/>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7"/>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8"/>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87"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87"/>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88" w:name="_Hlk133329582"/>
            <w:r w:rsidRPr="007A4AC2">
              <w:rPr>
                <w:noProof/>
                <w:color w:val="00B050"/>
                <w:lang w:val="en-US"/>
              </w:rPr>
              <w:t xml:space="preserve">Her mother and her father started to cry and went outside the village shouting, </w:t>
            </w:r>
            <w:bookmarkEnd w:id="88"/>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lastRenderedPageBreak/>
        <w:br w:type="page"/>
      </w:r>
    </w:p>
    <w:p w14:paraId="0E82F661" w14:textId="1E7A23BD" w:rsidR="0009792D" w:rsidRDefault="0009792D" w:rsidP="0009792D">
      <w:pPr>
        <w:pStyle w:val="Heading2"/>
        <w:rPr>
          <w:color w:val="FF0000"/>
          <w:lang w:val="en-US"/>
        </w:rPr>
      </w:pPr>
      <w:bookmarkStart w:id="89" w:name="_Toc156234371"/>
      <w:r>
        <w:rPr>
          <w:lang w:val="en-US"/>
        </w:rPr>
        <w:lastRenderedPageBreak/>
        <w:t>Urfa-077c_Jinn-Harran-2010</w:t>
      </w:r>
      <w:bookmarkEnd w:id="89"/>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39"/>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0"/>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90" w:name="_Hlk132716189"/>
            <w:r w:rsidRPr="007A4AC2">
              <w:rPr>
                <w:noProof/>
                <w:color w:val="00B050"/>
                <w:lang w:val="de-AT"/>
              </w:rPr>
              <w:t xml:space="preserve">yčalliṭ </w:t>
            </w:r>
            <w:bookmarkEnd w:id="90"/>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bookmarkStart w:id="91" w:name="_Toc156234372"/>
      <w:r>
        <w:rPr>
          <w:lang w:val="en-US"/>
        </w:rPr>
        <w:lastRenderedPageBreak/>
        <w:t>Urfa-077d_Jinn-Harran-2010</w:t>
      </w:r>
      <w:bookmarkEnd w:id="91"/>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1"/>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92" w:name="_Hlk132928643"/>
            <w:r w:rsidRPr="007A4AC2">
              <w:rPr>
                <w:noProof/>
                <w:color w:val="00B050"/>
                <w:lang w:val="en-US"/>
              </w:rPr>
              <w:t>qafaṣ w bāb w čilīt w-ᵊ</w:t>
            </w:r>
            <w:bookmarkStart w:id="93" w:name="_Hlk132716204"/>
            <w:r w:rsidRPr="007A4AC2">
              <w:rPr>
                <w:noProof/>
                <w:color w:val="00B050"/>
                <w:lang w:val="en-US"/>
              </w:rPr>
              <w:t xml:space="preserve">mčallit </w:t>
            </w:r>
            <w:bookmarkEnd w:id="93"/>
            <w:r w:rsidRPr="007A4AC2">
              <w:rPr>
                <w:noProof/>
                <w:color w:val="00B050"/>
                <w:lang w:val="en-US"/>
              </w:rPr>
              <w:t xml:space="preserve">ʕalē-he w yḥuṭṭ-ha b-al… aš-šubbāk. </w:t>
            </w:r>
            <w:bookmarkEnd w:id="92"/>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94" w:name="_Hlk132928668"/>
            <w:r w:rsidRPr="007A4AC2">
              <w:rPr>
                <w:color w:val="00B050"/>
                <w:lang w:val="en-US"/>
              </w:rPr>
              <w:t>he had made for her a cage with a door and a lock. He put her inside the fence and locked her</w:t>
            </w:r>
            <w:bookmarkEnd w:id="94"/>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77777777"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95"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95"/>
            <w:r w:rsidRPr="007A4AC2">
              <w:rPr>
                <w:noProof/>
                <w:color w:val="00B050"/>
                <w:lang w:val="en-US"/>
              </w:rPr>
              <w:t>. [narrative imperatives]</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96"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96"/>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bookmarkStart w:id="97" w:name="_Toc156234373"/>
      <w:r>
        <w:rPr>
          <w:lang w:val="en-US"/>
        </w:rPr>
        <w:t>Urfa-077e_Jinn-Harran-2010</w:t>
      </w:r>
      <w:bookmarkEnd w:id="97"/>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7777777"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gul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98" w:name="_Hlk132714674"/>
            <w:r w:rsidRPr="007A4AC2">
              <w:rPr>
                <w:color w:val="00B050"/>
              </w:rPr>
              <w:t xml:space="preserve">šakil </w:t>
            </w:r>
            <w:bookmarkStart w:id="99" w:name="_Hlk132716217"/>
            <w:bookmarkEnd w:id="98"/>
            <w:r w:rsidRPr="007A4AC2">
              <w:rPr>
                <w:color w:val="00B050"/>
                <w:lang w:val="en-US"/>
              </w:rPr>
              <w:t>čalib</w:t>
            </w:r>
            <w:bookmarkEnd w:id="99"/>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bookmarkStart w:id="100" w:name="_Toc156234374"/>
      <w:r>
        <w:rPr>
          <w:lang w:val="en-US"/>
        </w:rPr>
        <w:t>Urfa-080_Gazelles_and_Jews-Harran-2010</w:t>
      </w:r>
      <w:bookmarkEnd w:id="100"/>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2"/>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bookmarkStart w:id="101" w:name="_Toc156234375"/>
      <w:r>
        <w:rPr>
          <w:lang w:val="en-US"/>
        </w:rPr>
        <w:t>Urfa-081_Food_in_Former_Times-Harran-2010</w:t>
      </w:r>
      <w:bookmarkEnd w:id="101"/>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A56267">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0E0F53">
      <w:pPr>
        <w:pStyle w:val="Heading2"/>
        <w:rPr>
          <w:lang w:val="en-US"/>
        </w:rPr>
      </w:pPr>
      <w:bookmarkStart w:id="102" w:name="_Toc92633947"/>
      <w:bookmarkStart w:id="103" w:name="_Toc122628497"/>
      <w:bookmarkStart w:id="104" w:name="_Toc156234376"/>
      <w:bookmarkEnd w:id="102"/>
      <w:bookmarkEnd w:id="103"/>
      <w:r w:rsidRPr="00581A4E">
        <w:rPr>
          <w:lang w:val="en-US"/>
        </w:rPr>
        <w:lastRenderedPageBreak/>
        <w:t>Urfa-085_Snake_in_the_Cistern-Harran-2010</w:t>
      </w:r>
      <w:bookmarkEnd w:id="104"/>
    </w:p>
    <w:p w14:paraId="270D14F7" w14:textId="702EBC3D" w:rsidR="00581A4E" w:rsidRPr="00D777C4" w:rsidRDefault="00581A4E" w:rsidP="00581A4E">
      <w:pPr>
        <w:pStyle w:val="List"/>
        <w:rPr>
          <w:lang w:val="es-ES_tradnl"/>
        </w:rPr>
      </w:pPr>
      <w:r w:rsidRPr="00D777C4">
        <w:rPr>
          <w:lang w:val="es-ES_tradnl"/>
        </w:rPr>
        <w:t>Ismail, 10 May 2010</w:t>
      </w:r>
    </w:p>
    <w:p w14:paraId="3BEA028D" w14:textId="77777777" w:rsidR="00581A4E" w:rsidRDefault="00581A4E" w:rsidP="00581A4E">
      <w:pPr>
        <w:pStyle w:val="List"/>
        <w:rPr>
          <w:lang w:val="es-ES_tradnl"/>
        </w:rPr>
      </w:pPr>
      <w:r>
        <w:rPr>
          <w:lang w:val="es-ES_tradnl"/>
        </w:rPr>
        <w:t>6:00</w:t>
      </w:r>
    </w:p>
    <w:p w14:paraId="1B70A541" w14:textId="77777777" w:rsidR="00581A4E" w:rsidRDefault="00581A4E" w:rsidP="00581A4E">
      <w:pPr>
        <w:rPr>
          <w:lang w:val="es-ES_tradnl"/>
        </w:rPr>
      </w:pPr>
      <w:r>
        <w:rPr>
          <w:lang w:val="es-ES_tradnl"/>
        </w:rPr>
        <w:t>Heft I, S.64</w:t>
      </w:r>
    </w:p>
    <w:tbl>
      <w:tblPr>
        <w:tblStyle w:val="TableGrid"/>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lastRenderedPageBreak/>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as-sabiʕ mitxaṭṭm-u, as-sabiʕ inn-u 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gāḏ̣bitt-u ḥāṭṭīn-u b-al-ḥabis, mǝḥbisīn-u, yōm-in mǝḥbisīn-u, ḥābsīn-u ǧawwa, al ḥābs-u al-</w:t>
            </w:r>
            <w:r w:rsidRPr="00753B9A">
              <w:rPr>
                <w:color w:val="00B050"/>
                <w:lang w:val="en-US"/>
              </w:rPr>
              <w:lastRenderedPageBreak/>
              <w:t>ḥākim, ḏīč as-sāʕa ta-ngūl al-wāli ḥābs-u 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 xml:space="preserve">hā muhur amhar ʕalē-he w-anṭī-k yā-ha w-anṭī-k ᵊḏhab-ak. yōm-inn-u mənṭi ḏhab-u gāyil l-al-ḥayye: ḥawwli! hāḏa </w:t>
            </w:r>
            <w:r w:rsidRPr="00753B9A">
              <w:rPr>
                <w:color w:val="00B050"/>
                <w:lang w:val="en-US"/>
              </w:rPr>
              <w:lastRenderedPageBreak/>
              <w:t>ǧāyb-ill-u ʕalīǧe mḥawwil-he yḥuṭṭ-ha b-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Heading2"/>
        <w:rPr>
          <w:lang w:val="en-US"/>
        </w:rPr>
      </w:pPr>
      <w:bookmarkStart w:id="105" w:name="_Toc156234377"/>
      <w:r>
        <w:rPr>
          <w:lang w:val="en-US"/>
        </w:rPr>
        <w:t>Urfa-087_Smide-Harran-2010</w:t>
      </w:r>
      <w:bookmarkEnd w:id="105"/>
    </w:p>
    <w:p w14:paraId="0593CB3D" w14:textId="77777777" w:rsidR="00EC1201" w:rsidRPr="00D777C4" w:rsidRDefault="00EC1201" w:rsidP="00EC1201">
      <w:pPr>
        <w:pStyle w:val="List"/>
        <w:rPr>
          <w:lang w:val="es-ES_tradnl"/>
        </w:rPr>
      </w:pPr>
      <w:r w:rsidRPr="00D777C4">
        <w:rPr>
          <w:lang w:val="es-ES_tradnl"/>
        </w:rPr>
        <w:t>Ismail, 10 May 2010</w:t>
      </w:r>
    </w:p>
    <w:p w14:paraId="11E88B2D" w14:textId="77777777" w:rsidR="00EC1201" w:rsidRPr="00BC0614" w:rsidRDefault="00EC1201" w:rsidP="00EC1201">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EC1201" w:rsidRPr="003E6842"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E6842"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106" w:name="_Hlk132716234"/>
            <w:r w:rsidRPr="001D6CE9">
              <w:rPr>
                <w:color w:val="00B050"/>
                <w:lang w:val="es-ES_tradnl"/>
              </w:rPr>
              <w:t>čalēt</w:t>
            </w:r>
            <w:bookmarkEnd w:id="10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E6842"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E6842"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bookmarkStart w:id="107" w:name="_Toc156234378"/>
      <w:r>
        <w:rPr>
          <w:lang w:val="es-ES_tradnl"/>
        </w:rPr>
        <w:t>Urfa-092_Sultan_Murad-Harran-2010</w:t>
      </w:r>
      <w:bookmarkEnd w:id="107"/>
    </w:p>
    <w:p w14:paraId="4333B6A4" w14:textId="77777777" w:rsidR="004766D2" w:rsidRPr="00BC0614" w:rsidRDefault="004766D2" w:rsidP="004766D2">
      <w:pPr>
        <w:pStyle w:val="List"/>
        <w:rPr>
          <w:lang w:val="es-ES_tradnl"/>
        </w:rPr>
      </w:pPr>
      <w:r w:rsidRPr="00BC0614">
        <w:rPr>
          <w:lang w:val="es-ES_tradnl"/>
        </w:rPr>
        <w:t>Ismail, 10.5.2010</w:t>
      </w:r>
    </w:p>
    <w:p w14:paraId="31F27C48" w14:textId="77777777" w:rsidR="004766D2" w:rsidRPr="00BC0614" w:rsidRDefault="004766D2" w:rsidP="004766D2">
      <w:pPr>
        <w:pStyle w:val="List"/>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lastRenderedPageBreak/>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108" w:name="_Hlk90992979"/>
            <w:r w:rsidRPr="008F0BFF">
              <w:rPr>
                <w:noProof/>
                <w:color w:val="00B050"/>
                <w:lang w:val="en-US"/>
              </w:rPr>
              <w:t>mašġūḷa</w:t>
            </w:r>
            <w:bookmarkEnd w:id="108"/>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109" w:name="_Hlk131069755"/>
            <w:r w:rsidRPr="008F0BFF">
              <w:rPr>
                <w:color w:val="00B050"/>
              </w:rPr>
              <w:t>inčād ᵊtrīd xāṯir zād anṭī-k saṭəl</w:t>
            </w:r>
            <w:bookmarkEnd w:id="109"/>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110" w:name="_Hlk131069768"/>
            <w:r w:rsidRPr="008F0BFF">
              <w:rPr>
                <w:noProof/>
                <w:color w:val="00B050"/>
                <w:lang w:val="en-US"/>
              </w:rPr>
              <w:t>if you want more yoghurt I’ll give you a whole bucket</w:t>
            </w:r>
            <w:bookmarkEnd w:id="110"/>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lastRenderedPageBreak/>
              <w:t>2.23</w:t>
            </w:r>
          </w:p>
        </w:tc>
        <w:tc>
          <w:tcPr>
            <w:tcW w:w="3969" w:type="dxa"/>
          </w:tcPr>
          <w:p w14:paraId="5EC0B96A" w14:textId="77777777" w:rsidR="004766D2" w:rsidRPr="008F0BFF" w:rsidRDefault="004766D2" w:rsidP="00763CEC">
            <w:pPr>
              <w:rPr>
                <w:noProof/>
                <w:color w:val="00B050"/>
                <w:lang w:val="en-US"/>
              </w:rPr>
            </w:pPr>
            <w:bookmarkStart w:id="111" w:name="_Hlk90995031"/>
            <w:r w:rsidRPr="008F0BFF">
              <w:rPr>
                <w:noProof/>
                <w:color w:val="00B050"/>
                <w:lang w:val="en-US"/>
              </w:rPr>
              <w:t>waḷḷa</w:t>
            </w:r>
            <w:bookmarkEnd w:id="111"/>
            <w:r w:rsidRPr="008F0BFF">
              <w:rPr>
                <w:noProof/>
                <w:color w:val="00B050"/>
                <w:lang w:val="en-US"/>
              </w:rPr>
              <w:t xml:space="preserve"> gāyil “bēt-i āni, mā tindall bēt-i bass 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t>“My house,” he said, “You don’t know my 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ootnoteReference"/>
              </w:rPr>
              <w:footnoteReference w:id="43"/>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 xml:space="preserve">ǧāy xāšš ǧawwa “abū wal” gāyil “inte ḥarām ʕind-ak xadādīm w ʕind-ak zilum. </w:t>
            </w:r>
            <w:r w:rsidRPr="008F0BFF">
              <w:rPr>
                <w:noProof/>
                <w:color w:val="00B050"/>
                <w:lang w:val="en-US"/>
              </w:rPr>
              <w:lastRenderedPageBreak/>
              <w:t>mā tʕallim-ni wal albāriḥ āni agūl aš-šāyib 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lastRenderedPageBreak/>
              <w:t xml:space="preserve">When he came in he said, “Indeed! I see that you have servants and other men! You didn’t </w:t>
            </w:r>
            <w:r w:rsidRPr="008F0BFF">
              <w:rPr>
                <w:noProof/>
                <w:color w:val="00B050"/>
                <w:lang w:val="en-US"/>
              </w:rPr>
              <w:lastRenderedPageBreak/>
              <w:t xml:space="preserve">tell me about this. Yesterday I thought you are 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lastRenderedPageBreak/>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112" w:name="_Hlk145685616"/>
            <w:r w:rsidRPr="008F0BFF">
              <w:rPr>
                <w:color w:val="00B050"/>
                <w:lang w:val="en-US"/>
              </w:rPr>
              <w:t>tṭawwaʕ-hum</w:t>
            </w:r>
            <w:r w:rsidRPr="008F0BFF">
              <w:rPr>
                <w:noProof/>
                <w:color w:val="00B050"/>
                <w:lang w:val="en-US"/>
              </w:rPr>
              <w:t xml:space="preserve"> [tṭawwaḥ-ḥum]</w:t>
            </w:r>
            <w:bookmarkEnd w:id="112"/>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113" w:name="_Hlk145685644"/>
            <w:r w:rsidRPr="008F0BFF">
              <w:rPr>
                <w:noProof/>
                <w:color w:val="00B050"/>
                <w:lang w:val="en-US"/>
              </w:rPr>
              <w:t>make them to be obedient</w:t>
            </w:r>
            <w:bookmarkEnd w:id="113"/>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w:t>
            </w:r>
            <w:r w:rsidRPr="008F0BFF">
              <w:rPr>
                <w:noProof/>
                <w:color w:val="00B050"/>
                <w:lang w:val="en-US"/>
              </w:rPr>
              <w:lastRenderedPageBreak/>
              <w:t xml:space="preserve">tiǧūn hēne b-as-sarāy, aḏ̣-ḏ̣uhur hēne arīd-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lastRenderedPageBreak/>
              <w:t xml:space="preserve">First the shepherd (wanted) to bring and gather them. He said, “How many provinces are there in the Ottoman Empire?” Let’s say there are hundred, hundred provinces. So he sent a message to these provinces that there is one week left until (the fight) with the Russians. </w:t>
            </w:r>
            <w:r w:rsidRPr="008F0BFF">
              <w:rPr>
                <w:noProof/>
                <w:color w:val="00B050"/>
                <w:lang w:val="en-US"/>
              </w:rPr>
              <w:lastRenderedPageBreak/>
              <w:t>He sent a message saying, “All of you have to 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lastRenderedPageBreak/>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ootnoteReference"/>
              </w:rPr>
              <w:footnoteReference w:id="44"/>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 xml:space="preserve">rūs, al-xabar rāyiḥ ʕala </w:t>
            </w:r>
            <w:r w:rsidRPr="008F0BFF">
              <w:rPr>
                <w:noProof/>
                <w:color w:val="00B050"/>
                <w:lang w:val="en-US"/>
              </w:rPr>
              <w:lastRenderedPageBreak/>
              <w:t>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lastRenderedPageBreak/>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114" w:name="_Hlk145688643"/>
            <w:r w:rsidRPr="008F0BFF">
              <w:rPr>
                <w:noProof/>
                <w:color w:val="00B050"/>
                <w:lang w:val="en-US"/>
              </w:rPr>
              <w:t>ǧuwāsīs-ne kull-ha ḏabaḥ-ḥa</w:t>
            </w:r>
            <w:bookmarkEnd w:id="114"/>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A56267">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bookmarkStart w:id="115" w:name="_Toc156234379"/>
      <w:r>
        <w:rPr>
          <w:lang w:val="en-US"/>
        </w:rPr>
        <w:lastRenderedPageBreak/>
        <w:t>Urfa-094_Three_Advices-Harran-2010</w:t>
      </w:r>
      <w:bookmarkEnd w:id="115"/>
    </w:p>
    <w:p w14:paraId="3F8B4DE8" w14:textId="77777777" w:rsidR="004766D2" w:rsidRPr="00BC0614" w:rsidRDefault="004766D2" w:rsidP="004766D2">
      <w:pPr>
        <w:pStyle w:val="List"/>
        <w:rPr>
          <w:lang w:val="en-US"/>
        </w:rPr>
      </w:pPr>
      <w:r>
        <w:rPr>
          <w:noProof/>
          <w:lang w:val="en-US"/>
        </w:rPr>
        <w:t>Ismail</w:t>
      </w:r>
    </w:p>
    <w:p w14:paraId="5E3887AF" w14:textId="77777777" w:rsidR="004766D2" w:rsidRPr="00763855" w:rsidRDefault="004766D2" w:rsidP="004766D2">
      <w:pPr>
        <w:pStyle w:val="List"/>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leGrid"/>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116" w:name="_Hlk132906922"/>
            <w:r w:rsidRPr="00FE7E5C">
              <w:rPr>
                <w:iCs/>
                <w:noProof/>
                <w:color w:val="00B050"/>
                <w:lang w:val="en-US"/>
              </w:rPr>
              <w:t xml:space="preserve">ugḏ̣ub-u w ǧāy ʕala … gām rād ʕala blād-u </w:t>
            </w:r>
            <w:bookmarkEnd w:id="116"/>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117" w:name="_Hlk132906969"/>
            <w:r w:rsidRPr="00FE7E5C">
              <w:rPr>
                <w:color w:val="00B050"/>
              </w:rPr>
              <w:t>He got himself ready and wanted to return to his homeland</w:t>
            </w:r>
            <w:bookmarkEnd w:id="117"/>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w:t>
            </w:r>
            <w:r w:rsidRPr="00FE7E5C">
              <w:rPr>
                <w:iCs/>
                <w:noProof/>
                <w:color w:val="00B050"/>
                <w:lang w:val="en-US"/>
              </w:rPr>
              <w:lastRenderedPageBreak/>
              <w:t>alif, b-alif aqče.”</w:t>
            </w:r>
          </w:p>
        </w:tc>
        <w:tc>
          <w:tcPr>
            <w:tcW w:w="4252" w:type="dxa"/>
          </w:tcPr>
          <w:p w14:paraId="08BF1A91" w14:textId="77777777" w:rsidR="004766D2" w:rsidRPr="00FE7E5C" w:rsidRDefault="004766D2" w:rsidP="00763CEC">
            <w:pPr>
              <w:rPr>
                <w:color w:val="00B050"/>
              </w:rPr>
            </w:pPr>
            <w:r w:rsidRPr="00FE7E5C">
              <w:rPr>
                <w:color w:val="00B050"/>
              </w:rPr>
              <w:lastRenderedPageBreak/>
              <w:t xml:space="preserve">He came and said, “What kind of advice do you sell? What advice?” He said, “I sell one </w:t>
            </w:r>
            <w:r w:rsidRPr="00FE7E5C">
              <w:rPr>
                <w:color w:val="00B050"/>
              </w:rPr>
              <w:lastRenderedPageBreak/>
              <w:t>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lastRenderedPageBreak/>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118" w:name="_Hlk146620824"/>
            <w:r w:rsidRPr="00721F0B">
              <w:rPr>
                <w:iCs/>
                <w:noProof/>
                <w:color w:val="00B050"/>
                <w:lang w:val="en-US"/>
              </w:rPr>
              <w:t>iš-maktūb b-al-ġadar haḏāk yṣīr.”</w:t>
            </w:r>
            <w:bookmarkEnd w:id="118"/>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119" w:name="_Hlk146620838"/>
            <w:r w:rsidRPr="00721F0B">
              <w:rPr>
                <w:color w:val="00B050"/>
              </w:rPr>
              <w:t>what is written in destiny that will happen.”</w:t>
            </w:r>
            <w:bookmarkEnd w:id="119"/>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lastRenderedPageBreak/>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sidRPr="00CA00DF">
              <w:rPr>
                <w:color w:val="00B050"/>
              </w:rPr>
              <w:lastRenderedPageBreak/>
              <w:t>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sidRPr="00CA00DF">
              <w:rPr>
                <w:color w:val="00B050"/>
                <w:lang w:val="en-US"/>
              </w:rPr>
              <w:lastRenderedPageBreak/>
              <w:t>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lastRenderedPageBreak/>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 xml:space="preserve">l-ʕugurruga hāḏi?” </w:t>
            </w:r>
            <w:r w:rsidRPr="006F2BB8">
              <w:rPr>
                <w:color w:val="00B050"/>
                <w:lang w:val="en-US"/>
              </w:rPr>
              <w:lastRenderedPageBreak/>
              <w:t>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lastRenderedPageBreak/>
              <w:t xml:space="preserve">He took the girl and said, “Go ahead, ask me!” It said: “Is this girl better or this toad?” </w:t>
            </w:r>
            <w:r w:rsidRPr="006F2BB8">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lastRenderedPageBreak/>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120" w:name="_Hlk144293070"/>
            <w:r w:rsidRPr="006F2BB8">
              <w:rPr>
                <w:color w:val="00B050"/>
                <w:lang w:val="en-US"/>
              </w:rPr>
              <w:t>“yaʕni b-al-qadar, šinu ṣāyir yṣīr haḏāk yṣīr</w:t>
            </w:r>
            <w:bookmarkEnd w:id="120"/>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121"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121"/>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ēd, faṭnān ʕala kalām-u gāyil “kullši lilhe zamān, hīč, hīč šaġla mā… mā tiǧi ʕa-l-ʕaǧale, yaʕni kullši xall-ha ʕala zimān-he, aš-šaġla mā tiǧi ʕa-l-</w:t>
            </w:r>
            <w:r w:rsidRPr="00C32791">
              <w:rPr>
                <w:color w:val="00B050"/>
              </w:rPr>
              <w:lastRenderedPageBreak/>
              <w:t xml:space="preserve">ʕaǧale. </w:t>
            </w:r>
          </w:p>
        </w:tc>
        <w:tc>
          <w:tcPr>
            <w:tcW w:w="4252" w:type="dxa"/>
          </w:tcPr>
          <w:p w14:paraId="6D2AEA3F" w14:textId="77777777" w:rsidR="004766D2" w:rsidRPr="00C32791" w:rsidRDefault="004766D2" w:rsidP="00763CEC">
            <w:pPr>
              <w:rPr>
                <w:color w:val="00B050"/>
              </w:rPr>
            </w:pPr>
            <w:r w:rsidRPr="00C32791">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sidRPr="00C32791">
              <w:rPr>
                <w:color w:val="00B050"/>
              </w:rPr>
              <w:lastRenderedPageBreak/>
              <w:t xml:space="preserve">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lastRenderedPageBreak/>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bookmarkStart w:id="122" w:name="_Toc156234380"/>
      <w:r>
        <w:t>Urfa-097_Three_Daughters-Harran-2010</w:t>
      </w:r>
      <w:bookmarkEnd w:id="122"/>
    </w:p>
    <w:p w14:paraId="2ED57685" w14:textId="77777777" w:rsidR="00AD69AF" w:rsidRDefault="00AD69AF" w:rsidP="00AD69AF">
      <w:pPr>
        <w:pStyle w:val="BodyText2"/>
        <w:spacing w:line="240" w:lineRule="auto"/>
        <w:rPr>
          <w:u w:val="none"/>
        </w:rPr>
      </w:pPr>
      <w:r>
        <w:rPr>
          <w:u w:val="none"/>
        </w:rPr>
        <w:t>10 May 2010</w:t>
      </w:r>
    </w:p>
    <w:p w14:paraId="4E30A9AD"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123" w:name="_Hlk132928446"/>
            <w:r w:rsidRPr="006D2FD8">
              <w:rPr>
                <w:color w:val="00B050"/>
                <w:lang w:val="en-US" w:bidi="ar-OM"/>
              </w:rPr>
              <w:t xml:space="preserve">gāyil “banāt-i šgadd ᵊtḥibbin-ni?” yaʕni </w:t>
            </w:r>
            <w:r w:rsidRPr="006D2FD8">
              <w:rPr>
                <w:color w:val="00B050"/>
                <w:lang w:val="en-US" w:bidi="ar-OM"/>
              </w:rPr>
              <w:lastRenderedPageBreak/>
              <w:t>yisʕal banāt-u “šgadd tištahin-ni?”</w:t>
            </w:r>
            <w:bookmarkEnd w:id="123"/>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124" w:name="_Hlk132928465"/>
            <w:r w:rsidRPr="006D2FD8">
              <w:rPr>
                <w:color w:val="00B050"/>
              </w:rPr>
              <w:lastRenderedPageBreak/>
              <w:t xml:space="preserve">He said, “My daughters, how much do you </w:t>
            </w:r>
            <w:r w:rsidRPr="006D2FD8">
              <w:rPr>
                <w:color w:val="00B050"/>
              </w:rPr>
              <w:lastRenderedPageBreak/>
              <w:t xml:space="preserve">love me?” So he asked his daughters, “How much do you like me?” </w:t>
            </w:r>
            <w:bookmarkEnd w:id="124"/>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lastRenderedPageBreak/>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125" w:name="_Hlk132926833"/>
            <w:r w:rsidRPr="006D2FD8">
              <w:rPr>
                <w:color w:val="00B050"/>
                <w:lang w:val="en-US" w:bidi="ar-OM"/>
              </w:rPr>
              <w:t xml:space="preserve">afṭan ʕalē-k </w:t>
            </w:r>
            <w:bookmarkEnd w:id="125"/>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bookmarkStart w:id="126" w:name="_Toc156234381"/>
      <w:r>
        <w:rPr>
          <w:lang w:val="en-US"/>
        </w:rPr>
        <w:t>Urfa-098_Young_Woman-Harran-2010</w:t>
      </w:r>
      <w:bookmarkEnd w:id="126"/>
    </w:p>
    <w:p w14:paraId="2359EBEF" w14:textId="77777777" w:rsidR="00AD69AF" w:rsidRPr="00316C48" w:rsidRDefault="00AD69AF" w:rsidP="00AD69AF">
      <w:pPr>
        <w:pStyle w:val="List"/>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leGrid"/>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sidRPr="00633F0C">
              <w:rPr>
                <w:noProof/>
                <w:color w:val="00B050"/>
                <w:lang w:val="it-IT"/>
              </w:rPr>
              <w:lastRenderedPageBreak/>
              <w:t xml:space="preserve">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sidRPr="00633F0C">
              <w:rPr>
                <w:noProof/>
                <w:color w:val="00B050"/>
                <w:lang w:val="en-US"/>
              </w:rPr>
              <w:lastRenderedPageBreak/>
              <w:t>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lastRenderedPageBreak/>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127"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127"/>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28" w:name="_Hlk132907369"/>
            <w:r w:rsidRPr="00633F0C">
              <w:rPr>
                <w:noProof/>
                <w:color w:val="00B050"/>
                <w:lang w:val="en-US"/>
              </w:rPr>
              <w:t>When she came back home</w:t>
            </w:r>
            <w:bookmarkEnd w:id="128"/>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ootnoteReference"/>
              </w:rPr>
              <w:footnoteReference w:id="45"/>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A56267">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bookmarkStart w:id="129" w:name="_Toc156234382"/>
      <w:r>
        <w:rPr>
          <w:lang w:val="en-US"/>
        </w:rPr>
        <w:lastRenderedPageBreak/>
        <w:t>Urfa-105_Life_in_Former_Times-Harran-2010</w:t>
      </w:r>
      <w:bookmarkEnd w:id="129"/>
    </w:p>
    <w:p w14:paraId="00662122"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
        <w:rPr>
          <w:lang w:val="de-AT"/>
        </w:rPr>
      </w:pPr>
      <w:r w:rsidRPr="00C93879">
        <w:rPr>
          <w:lang w:val="de-AT"/>
        </w:rPr>
        <w:t>Im Ort Tall Xarma/Sorallı</w:t>
      </w:r>
    </w:p>
    <w:p w14:paraId="6C6326E4" w14:textId="77777777" w:rsidR="00AD69AF" w:rsidRDefault="00AD69AF" w:rsidP="00AD69AF">
      <w:pPr>
        <w:pStyle w:val="List"/>
        <w:rPr>
          <w:lang w:val="de-AT"/>
        </w:rPr>
      </w:pPr>
      <w:r w:rsidRPr="00C93879">
        <w:rPr>
          <w:lang w:val="de-AT"/>
        </w:rPr>
        <w:t>9:40</w:t>
      </w:r>
    </w:p>
    <w:p w14:paraId="32D7E999" w14:textId="77777777" w:rsidR="00AD69AF" w:rsidRPr="00C93879" w:rsidRDefault="00AD69AF" w:rsidP="00AD69AF">
      <w:pPr>
        <w:pStyle w:val="List"/>
        <w:rPr>
          <w:lang w:val="de-AT"/>
        </w:rPr>
      </w:pPr>
      <w:r>
        <w:rPr>
          <w:lang w:val="de-AT"/>
        </w:rPr>
        <w:t>Heft I</w:t>
      </w:r>
    </w:p>
    <w:p w14:paraId="2029544C"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ootnoteReference"/>
              </w:rPr>
              <w:footnoteReference w:id="46"/>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130" w:name="_Hlk132910577"/>
            <w:r w:rsidRPr="00605461">
              <w:rPr>
                <w:iCs/>
                <w:noProof/>
                <w:color w:val="00B050"/>
                <w:lang w:val="en-US"/>
              </w:rPr>
              <w:t>We slept two hours, and then got up and fed the cows</w:t>
            </w:r>
            <w:bookmarkEnd w:id="130"/>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ootnoteReference"/>
              </w:rPr>
              <w:footnoteReference w:id="47"/>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w:t>
            </w:r>
            <w:r w:rsidRPr="00605461">
              <w:rPr>
                <w:iCs/>
                <w:noProof/>
                <w:color w:val="00B050"/>
                <w:lang w:val="en-US"/>
              </w:rPr>
              <w:lastRenderedPageBreak/>
              <w:t>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lastRenderedPageBreak/>
              <w:t xml:space="preserve">Until we came home they (lit. we) took the neighbours’ flour to bake bread. One female member of the family went to borrow something. One of the the family members </w:t>
            </w:r>
            <w:r w:rsidRPr="00605461">
              <w:rPr>
                <w:iCs/>
                <w:noProof/>
                <w:color w:val="00B050"/>
                <w:lang w:val="en-US"/>
              </w:rPr>
              <w:lastRenderedPageBreak/>
              <w:t xml:space="preserve">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lastRenderedPageBreak/>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w:t>
            </w:r>
            <w:r w:rsidRPr="00605461">
              <w:rPr>
                <w:iCs/>
                <w:color w:val="00B050"/>
                <w:lang w:val="en-US"/>
              </w:rPr>
              <w:lastRenderedPageBreak/>
              <w:t>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lastRenderedPageBreak/>
              <w:t xml:space="preserve">We were protecting the country day and night that no enemy would come from Syria; </w:t>
            </w:r>
            <w:r w:rsidRPr="00605461">
              <w:rPr>
                <w:iCs/>
                <w:color w:val="00B050"/>
                <w:lang w:val="en-US"/>
              </w:rPr>
              <w:lastRenderedPageBreak/>
              <w:t>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lastRenderedPageBreak/>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A56267">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bookmarkStart w:id="131" w:name="_Toc156234383"/>
      <w:r>
        <w:rPr>
          <w:lang w:val="en-US"/>
        </w:rPr>
        <w:lastRenderedPageBreak/>
        <w:t>Urfa-106_Visa_in_Ankara-Harran-2010</w:t>
      </w:r>
      <w:bookmarkEnd w:id="131"/>
    </w:p>
    <w:p w14:paraId="0B329A4E"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
        <w:rPr>
          <w:lang w:val="de-AT"/>
        </w:rPr>
      </w:pPr>
      <w:r w:rsidRPr="00C93879">
        <w:rPr>
          <w:lang w:val="de-AT"/>
        </w:rPr>
        <w:t>Im Ort Tall Xarma/Sorallı</w:t>
      </w:r>
    </w:p>
    <w:p w14:paraId="1F409190" w14:textId="77777777" w:rsidR="00AD69AF" w:rsidRPr="001D734E" w:rsidRDefault="00AD69AF" w:rsidP="00AD69AF">
      <w:pPr>
        <w:pStyle w:val="BodyText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
        <w:rPr>
          <w:lang w:val="de-AT"/>
        </w:rPr>
      </w:pPr>
    </w:p>
    <w:p w14:paraId="738E1C88"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132" w:name="_Hlk132640038"/>
            <w:r w:rsidRPr="00380351">
              <w:rPr>
                <w:iCs/>
                <w:noProof/>
                <w:color w:val="00B050"/>
                <w:lang w:val="en-US"/>
              </w:rPr>
              <w:t xml:space="preserve">rčibit </w:t>
            </w:r>
            <w:bookmarkEnd w:id="132"/>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 xml:space="preserve">mā-fi ḥade has-sāʕa. sāʕat dokuz konsur </w:t>
            </w:r>
            <w:r w:rsidRPr="00380351">
              <w:rPr>
                <w:iCs/>
                <w:noProof/>
                <w:color w:val="00B050"/>
                <w:lang w:val="en-US"/>
              </w:rPr>
              <w:lastRenderedPageBreak/>
              <w:t>geli sāʕa li-l-ʕašra, tisʕa.</w:t>
            </w:r>
          </w:p>
        </w:tc>
        <w:tc>
          <w:tcPr>
            <w:tcW w:w="4252" w:type="dxa"/>
          </w:tcPr>
          <w:p w14:paraId="3AF96132" w14:textId="77777777" w:rsidR="00AD69AF" w:rsidRPr="00380351" w:rsidRDefault="00AD69AF" w:rsidP="00763CEC">
            <w:pPr>
              <w:rPr>
                <w:color w:val="00B050"/>
              </w:rPr>
            </w:pPr>
            <w:r w:rsidRPr="00380351">
              <w:rPr>
                <w:color w:val="00B050"/>
              </w:rPr>
              <w:lastRenderedPageBreak/>
              <w:t xml:space="preserve">No one is here now. The consul comes at 9 </w:t>
            </w:r>
            <w:r w:rsidRPr="00380351">
              <w:rPr>
                <w:color w:val="00B050"/>
              </w:rPr>
              <w:lastRenderedPageBreak/>
              <w:t>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lastRenderedPageBreak/>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bookmarkStart w:id="133" w:name="_Toc156234384"/>
      <w:r>
        <w:rPr>
          <w:lang w:val="en-US"/>
        </w:rPr>
        <w:t>Urfa-107_Cotton_Business-Harran-2010</w:t>
      </w:r>
      <w:bookmarkEnd w:id="133"/>
    </w:p>
    <w:p w14:paraId="77449109" w14:textId="77777777" w:rsidR="00AD69AF" w:rsidRPr="00BC0614" w:rsidRDefault="00AD69AF" w:rsidP="00AD69AF">
      <w:pPr>
        <w:pStyle w:val="List"/>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
        <w:rPr>
          <w:lang w:val="de-AT"/>
        </w:rPr>
      </w:pPr>
      <w:r w:rsidRPr="00C93879">
        <w:rPr>
          <w:lang w:val="de-AT"/>
        </w:rPr>
        <w:t>Im Ort Tall Xarma/Sorallı</w:t>
      </w:r>
    </w:p>
    <w:p w14:paraId="02DB883B" w14:textId="77777777" w:rsidR="00AD69AF" w:rsidRPr="001D734E" w:rsidRDefault="00AD69AF" w:rsidP="00AD69AF">
      <w:pPr>
        <w:pStyle w:val="BodyText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ootnoteReference"/>
                <w:color w:val="00B050"/>
              </w:rPr>
              <w:footnoteReference w:id="48"/>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lastRenderedPageBreak/>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134" w:name="_Hlk132716269"/>
            <w:r w:rsidRPr="0009695F">
              <w:rPr>
                <w:iCs/>
                <w:noProof/>
                <w:color w:val="00B050"/>
                <w:lang w:val="en-US"/>
              </w:rPr>
              <w:t>čaḏḏāb</w:t>
            </w:r>
            <w:bookmarkEnd w:id="134"/>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ootnoteReference"/>
                <w:color w:val="00B050"/>
              </w:rPr>
              <w:footnoteReference w:id="49"/>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lastRenderedPageBreak/>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lastRenderedPageBreak/>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135" w:name="_Hlk132927013"/>
            <w:r w:rsidRPr="0009695F">
              <w:rPr>
                <w:iCs/>
                <w:noProof/>
                <w:color w:val="00B050"/>
                <w:lang w:val="en-US"/>
              </w:rPr>
              <w:t>gə</w:t>
            </w:r>
            <w:bookmarkStart w:id="136" w:name="_Hlk132920272"/>
            <w:r w:rsidRPr="0009695F">
              <w:rPr>
                <w:iCs/>
                <w:noProof/>
                <w:color w:val="00B050"/>
                <w:lang w:val="en-US"/>
              </w:rPr>
              <w:t>ḏ̣</w:t>
            </w:r>
            <w:bookmarkEnd w:id="136"/>
            <w:r w:rsidRPr="0009695F">
              <w:rPr>
                <w:iCs/>
                <w:noProof/>
                <w:color w:val="00B050"/>
                <w:lang w:val="en-US"/>
              </w:rPr>
              <w:t xml:space="preserve">abne ʕād w-tərakne š-šuġul ḏa. </w:t>
            </w:r>
            <w:bookmarkEnd w:id="135"/>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37" w:name="_Hlk132927044"/>
            <w:r w:rsidRPr="0009695F">
              <w:rPr>
                <w:color w:val="00B050"/>
                <w:lang w:val="en-US"/>
              </w:rPr>
              <w:t>So we left that business</w:t>
            </w:r>
            <w:bookmarkEnd w:id="137"/>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77777777" w:rsidR="00AD69AF" w:rsidRPr="0009695F" w:rsidRDefault="00AD69AF" w:rsidP="00763CEC">
            <w:pPr>
              <w:rPr>
                <w:iCs/>
                <w:noProof/>
                <w:color w:val="00B050"/>
                <w:lang w:val="en-US"/>
              </w:rPr>
            </w:pPr>
            <w:r w:rsidRPr="0009695F">
              <w:rPr>
                <w:iCs/>
                <w:noProof/>
                <w:color w:val="00B050"/>
                <w:lang w:val="en-US"/>
              </w:rPr>
              <w:t>hāk xālo bīḥ-he (&lt; bīʕ-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 xml:space="preserve">ephew, I will sell it for you in advance. Bring your goods, I will sell it for you in advance and you will </w:t>
            </w:r>
            <w:r w:rsidRPr="0009695F">
              <w:rPr>
                <w:color w:val="00B050"/>
                <w:lang w:val="en-US" w:bidi="ar-SY"/>
              </w:rPr>
              <w:lastRenderedPageBreak/>
              <w:t>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lastRenderedPageBreak/>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w:t>
            </w:r>
            <w:r w:rsidRPr="0009695F">
              <w:rPr>
                <w:iCs/>
                <w:noProof/>
                <w:color w:val="00B050"/>
                <w:lang w:val="en-US"/>
              </w:rPr>
              <w:lastRenderedPageBreak/>
              <w:t xml:space="preserve">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lastRenderedPageBreak/>
              <w:t xml:space="preserve">I: Yes, alright, where is it later? – A: This </w:t>
            </w:r>
            <w:r w:rsidRPr="0009695F">
              <w:rPr>
                <w:color w:val="00B050"/>
                <w:lang w:val="en-US" w:bidi="ar-OM"/>
              </w:rPr>
              <w:lastRenderedPageBreak/>
              <w:t>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lastRenderedPageBreak/>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38" w:name="_Hlk132716286"/>
            <w:r w:rsidRPr="0009695F">
              <w:rPr>
                <w:iCs/>
                <w:noProof/>
                <w:color w:val="00B050"/>
                <w:lang w:val="en-US"/>
              </w:rPr>
              <w:t>čalā-ni</w:t>
            </w:r>
            <w:bookmarkEnd w:id="138"/>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39" w:name="_Hlk132716298"/>
            <w:r w:rsidRPr="0009695F">
              <w:rPr>
                <w:iCs/>
                <w:noProof/>
                <w:color w:val="00B050"/>
                <w:lang w:val="en-US"/>
              </w:rPr>
              <w:t xml:space="preserve">mčassiʕ </w:t>
            </w:r>
            <w:bookmarkEnd w:id="139"/>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4D2D8CB8" w14:textId="77777777" w:rsidR="00AD69AF" w:rsidRPr="0009695F" w:rsidRDefault="00AD69AF" w:rsidP="00763CEC">
            <w:pPr>
              <w:rPr>
                <w:iCs/>
                <w:noProof/>
                <w:color w:val="00B050"/>
                <w:lang w:val="en-US"/>
              </w:rPr>
            </w:pPr>
            <w:r w:rsidRPr="0009695F">
              <w:rPr>
                <w:iCs/>
                <w:noProof/>
                <w:color w:val="00B050"/>
                <w:lang w:val="en-US"/>
              </w:rPr>
              <w:t xml:space="preserve">ᵊfhimit axū-y mū? aṣ-ṣaġlam. millit-ne zād aṣ-ṣaġlam, ʕammo, mā tinṭī-´. </w:t>
            </w:r>
          </w:p>
          <w:p w14:paraId="677C442F" w14:textId="77777777" w:rsidR="00AD69AF" w:rsidRPr="0009695F" w:rsidRDefault="00AD69AF" w:rsidP="00763CEC">
            <w:pPr>
              <w:rPr>
                <w:iCs/>
                <w:noProof/>
                <w:color w:val="00B050"/>
                <w:lang w:val="en-US"/>
              </w:rPr>
            </w:pP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40" w:name="_Hlk143527063"/>
            <w:r w:rsidRPr="0009695F">
              <w:rPr>
                <w:iCs/>
                <w:noProof/>
                <w:color w:val="00B050"/>
                <w:lang w:val="en-US"/>
              </w:rPr>
              <w:t>qardaš ʕugub ʕašər tiyyām anṭī-k məṣārīy-ak”</w:t>
            </w:r>
            <w:bookmarkEnd w:id="140"/>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41" w:name="_Hlk143527080"/>
            <w:r w:rsidRPr="0009695F">
              <w:rPr>
                <w:color w:val="00B050"/>
                <w:lang w:val="en-US" w:bidi="ar-OM"/>
              </w:rPr>
              <w:t>my brother, I will give you your money after ten days</w:t>
            </w:r>
            <w:bookmarkEnd w:id="141"/>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lastRenderedPageBreak/>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42" w:name="_Hlk132715181"/>
            <w:r w:rsidRPr="0009695F">
              <w:rPr>
                <w:iCs/>
                <w:noProof/>
                <w:color w:val="00B050"/>
                <w:lang w:val="en-US"/>
              </w:rPr>
              <w:t xml:space="preserve">čuruk </w:t>
            </w:r>
            <w:bookmarkEnd w:id="142"/>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bookmarkStart w:id="143" w:name="_Toc156234385"/>
      <w:r>
        <w:rPr>
          <w:lang w:val="en-US"/>
        </w:rPr>
        <w:t>Urfa-110_Salim_az-Zir-Harran-2010</w:t>
      </w:r>
      <w:bookmarkEnd w:id="143"/>
    </w:p>
    <w:p w14:paraId="590F3844" w14:textId="77777777" w:rsidR="00AD69AF" w:rsidRDefault="00AD69AF" w:rsidP="00AD69AF">
      <w:pPr>
        <w:pStyle w:val="BodyText"/>
        <w:rPr>
          <w:noProof/>
          <w:lang w:val="en-US"/>
        </w:rPr>
      </w:pPr>
      <w:r w:rsidRPr="006D38FE">
        <w:rPr>
          <w:noProof/>
          <w:lang w:val="en-US"/>
        </w:rPr>
        <w:t>Ḥaǧǧ Mamdūḥ, 12.5.2010, 8:00</w:t>
      </w:r>
    </w:p>
    <w:p w14:paraId="37EE80E4" w14:textId="77777777" w:rsidR="00AD69AF" w:rsidRPr="006D38FE" w:rsidRDefault="00AD69AF" w:rsidP="00AD69AF">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44" w:name="_Hlk132640047"/>
            <w:r w:rsidRPr="0057586E">
              <w:rPr>
                <w:color w:val="00B050"/>
              </w:rPr>
              <w:t xml:space="preserve">rčib </w:t>
            </w:r>
            <w:bookmarkEnd w:id="144"/>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45" w:name="_Hlk132716319"/>
            <w:r w:rsidRPr="0057586E">
              <w:rPr>
                <w:color w:val="00B050"/>
              </w:rPr>
              <w:t xml:space="preserve">čalinn-u </w:t>
            </w:r>
            <w:bookmarkEnd w:id="145"/>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46" w:name="_Hlk143527127"/>
            <w:r w:rsidRPr="0057586E">
              <w:rPr>
                <w:color w:val="00B050"/>
              </w:rPr>
              <w:t xml:space="preserve">āni kull-he </w:t>
            </w:r>
            <w:bookmarkStart w:id="147" w:name="_Hlk132716332"/>
            <w:r w:rsidRPr="0057586E">
              <w:rPr>
                <w:color w:val="00B050"/>
              </w:rPr>
              <w:t xml:space="preserve">čattafit-he </w:t>
            </w:r>
            <w:bookmarkEnd w:id="147"/>
            <w:r w:rsidRPr="0057586E">
              <w:rPr>
                <w:color w:val="00B050"/>
              </w:rPr>
              <w:lastRenderedPageBreak/>
              <w:t>w ǧaʕad aḏbaḥ-he miššān ač-čaḥaš</w:t>
            </w:r>
            <w:bookmarkEnd w:id="146"/>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lastRenderedPageBreak/>
              <w:t xml:space="preserve">Remember that </w:t>
            </w:r>
            <w:bookmarkStart w:id="148" w:name="_Hlk143527170"/>
            <w:r w:rsidRPr="0057586E">
              <w:rPr>
                <w:color w:val="00B050"/>
              </w:rPr>
              <w:t xml:space="preserve">I have tied all those lions and I </w:t>
            </w:r>
            <w:r w:rsidRPr="0057586E">
              <w:rPr>
                <w:color w:val="00B050"/>
              </w:rPr>
              <w:lastRenderedPageBreak/>
              <w:t xml:space="preserve">will kill them because of the donkey. </w:t>
            </w:r>
            <w:bookmarkEnd w:id="148"/>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lastRenderedPageBreak/>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49" w:name="_Hlk132716343"/>
            <w:r w:rsidRPr="0057586E">
              <w:rPr>
                <w:color w:val="00B050"/>
              </w:rPr>
              <w:t>itičattaf</w:t>
            </w:r>
            <w:bookmarkEnd w:id="149"/>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50" w:name="_Hlk132716350"/>
            <w:r w:rsidRPr="0057586E">
              <w:rPr>
                <w:color w:val="00B050"/>
              </w:rPr>
              <w:t xml:space="preserve">mčattaf. </w:t>
            </w:r>
            <w:bookmarkEnd w:id="150"/>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w:t>
            </w:r>
            <w:r w:rsidRPr="0057586E">
              <w:rPr>
                <w:color w:val="00B050"/>
              </w:rPr>
              <w:lastRenderedPageBreak/>
              <w:t xml:space="preserve">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lastRenderedPageBreak/>
              <w:t xml:space="preserve">Those sailors were catching fish, they were catching fish, like those in Istanbul. This one, he threw this whatnot (i.e. the fishing rod)…it was heavy! When he had pulled it out (he saw) that </w:t>
            </w:r>
            <w:r w:rsidRPr="0057586E">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lastRenderedPageBreak/>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Heading2"/>
      </w:pPr>
      <w:bookmarkStart w:id="151" w:name="_Toc156234386"/>
      <w:r>
        <w:t>Urfa-112_Tall_Nasir-Harran-2010</w:t>
      </w:r>
      <w:bookmarkEnd w:id="151"/>
    </w:p>
    <w:p w14:paraId="34D04C2D" w14:textId="77777777" w:rsidR="00AD69AF" w:rsidRDefault="00AD69AF" w:rsidP="00AD69AF">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77777777" w:rsidR="00AD69AF" w:rsidRPr="00BA4635" w:rsidRDefault="00AD69AF"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sidRPr="00490FAB">
              <w:rPr>
                <w:noProof/>
                <w:color w:val="00B050"/>
              </w:rPr>
              <w:br/>
              <w:t>mǝn fōg diǧil-ha, mǝn fōg diǧil-ha</w:t>
            </w:r>
            <w:r w:rsidRPr="00490FAB">
              <w:rPr>
                <w:color w:val="00B050"/>
              </w:rPr>
              <w:br/>
              <w:t>kull al-ʕaǧādīy yassarat</w:t>
            </w:r>
            <w:r w:rsidRPr="00490FAB">
              <w:rPr>
                <w:color w:val="00B050"/>
              </w:rPr>
              <w:b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w:t>
            </w:r>
            <w:r w:rsidRPr="00490FAB">
              <w:rPr>
                <w:noProof/>
                <w:color w:val="00B050"/>
              </w:rPr>
              <w:lastRenderedPageBreak/>
              <w:t xml:space="preserve">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lastRenderedPageBreak/>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lastRenderedPageBreak/>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lastRenderedPageBreak/>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ootnoteReference"/>
              </w:rPr>
              <w:footnoteReference w:id="50"/>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lastRenderedPageBreak/>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77777777" w:rsidR="00AD69AF" w:rsidRPr="00E809BE" w:rsidRDefault="00AD69AF"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 ǧidd-</w:t>
            </w:r>
            <w:r w:rsidRPr="00E809BE">
              <w:rPr>
                <w:noProof/>
                <w:color w:val="00B050"/>
                <w:vertAlign w:val="superscript"/>
              </w:rPr>
              <w:t> </w:t>
            </w:r>
            <w:r w:rsidRPr="00E809BE">
              <w:rPr>
                <w:color w:val="00B050"/>
              </w:rPr>
              <w:t>i</w:t>
            </w:r>
            <w:r w:rsidRPr="00E809BE">
              <w:rPr>
                <w:noProof/>
                <w:color w:val="00B050"/>
              </w:rPr>
              <w:t xml:space="preserve">na ḏbuḥ-u, wa-Čill darrab-u min Sūriyye hīčiḏ. </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Heading2"/>
      </w:pPr>
      <w:bookmarkStart w:id="152" w:name="_Toc156234387"/>
      <w:r>
        <w:t>Urfa-115_Camel-Harran-2010</w:t>
      </w:r>
      <w:bookmarkEnd w:id="152"/>
    </w:p>
    <w:p w14:paraId="1749423E" w14:textId="77777777" w:rsidR="00AD69AF" w:rsidRDefault="00AD69AF" w:rsidP="00AD69AF">
      <w:pPr>
        <w:pStyle w:val="BodyText2"/>
        <w:spacing w:line="240" w:lineRule="auto"/>
        <w:rPr>
          <w:u w:val="none"/>
        </w:rPr>
      </w:pPr>
      <w:r>
        <w:rPr>
          <w:u w:val="none"/>
        </w:rPr>
        <w:t>12 May 2010</w:t>
      </w:r>
    </w:p>
    <w:p w14:paraId="707EFCCB" w14:textId="77777777" w:rsidR="00AD69AF" w:rsidRDefault="00AD69AF" w:rsidP="00AD69AF">
      <w:pPr>
        <w:pStyle w:val="BodyText2"/>
        <w:spacing w:line="240" w:lineRule="auto"/>
        <w:rPr>
          <w:u w:val="none"/>
        </w:rPr>
      </w:pPr>
      <w:r>
        <w:rPr>
          <w:u w:val="none"/>
        </w:rPr>
        <w:t>Mamdūḥ al-Badir</w:t>
      </w:r>
    </w:p>
    <w:p w14:paraId="52B4E165" w14:textId="77777777" w:rsidR="00AD69AF" w:rsidRDefault="00AD69AF" w:rsidP="00AD69AF">
      <w:pPr>
        <w:pStyle w:val="BodyText2"/>
        <w:spacing w:line="240" w:lineRule="auto"/>
        <w:rPr>
          <w:u w:val="none"/>
        </w:rPr>
      </w:pPr>
      <w:r>
        <w:rPr>
          <w:u w:val="none"/>
        </w:rPr>
        <w:t>Heft III</w:t>
      </w:r>
    </w:p>
    <w:p w14:paraId="0037BE08" w14:textId="77777777" w:rsidR="00AD69AF" w:rsidRDefault="00AD69AF" w:rsidP="00AD69AF">
      <w:pPr>
        <w:pStyle w:val="BodyText2"/>
        <w:spacing w:line="240" w:lineRule="auto"/>
        <w:rPr>
          <w:u w:val="none"/>
        </w:rPr>
      </w:pPr>
    </w:p>
    <w:p w14:paraId="7581E051" w14:textId="77777777" w:rsidR="00AD69AF" w:rsidRDefault="00AD69AF" w:rsidP="00AD69AF">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53" w:name="_Hlk132714741"/>
            <w:r w:rsidRPr="0057586E">
              <w:rPr>
                <w:color w:val="00B050"/>
                <w:lang w:val="en-US" w:bidi="ar-OM"/>
              </w:rPr>
              <w:t xml:space="preserve">inkisar. </w:t>
            </w:r>
            <w:bookmarkEnd w:id="153"/>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 xml:space="preserve">One day the camel broke its leg. What were they supposed to do? They left it and went away. They left it at the house and moved away. It was (at a place) like Urfa, on this </w:t>
            </w:r>
            <w:r w:rsidRPr="0057586E">
              <w:rPr>
                <w:color w:val="00B050"/>
              </w:rPr>
              <w:lastRenderedPageBreak/>
              <w:t>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lastRenderedPageBreak/>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bookmarkStart w:id="154" w:name="_Toc156234388"/>
      <w:r>
        <w:t>Urfa-119_Engagement-Harran-2010</w:t>
      </w:r>
      <w:bookmarkEnd w:id="154"/>
    </w:p>
    <w:p w14:paraId="3D4ACEDF" w14:textId="77777777" w:rsidR="00AD69AF" w:rsidRDefault="00AD69AF" w:rsidP="00AD69AF">
      <w:pPr>
        <w:pStyle w:val="BodyText2"/>
        <w:spacing w:line="240" w:lineRule="auto"/>
        <w:rPr>
          <w:u w:val="none"/>
        </w:rPr>
      </w:pPr>
      <w:r>
        <w:rPr>
          <w:u w:val="none"/>
        </w:rPr>
        <w:t>14 May 2010</w:t>
      </w:r>
    </w:p>
    <w:p w14:paraId="79EF23EA"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w:t>
            </w:r>
            <w:r w:rsidRPr="00A50553">
              <w:rPr>
                <w:color w:val="00B050"/>
                <w:lang w:val="en-US" w:bidi="ar-OM"/>
              </w:rPr>
              <w:lastRenderedPageBreak/>
              <w:t>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lastRenderedPageBreak/>
              <w:t xml:space="preserve">We go ahead, let’s say, I have already taken her bride price and we have provided the </w:t>
            </w:r>
            <w:r w:rsidRPr="00A50553">
              <w:rPr>
                <w:color w:val="00B050"/>
                <w:lang w:val="en-US" w:bidi="ar-OM"/>
              </w:rPr>
              <w:lastRenderedPageBreak/>
              <w:t>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lastRenderedPageBreak/>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 xml:space="preserve">I mean it is always (a matter of) kinship; if the relative objects to the marriage of the girl, </w:t>
            </w:r>
            <w:r w:rsidRPr="008D2500">
              <w:rPr>
                <w:color w:val="00B050"/>
                <w:lang w:val="en-US" w:bidi="ar-OM"/>
              </w:rPr>
              <w:lastRenderedPageBreak/>
              <w:t>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lastRenderedPageBreak/>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5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5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56" w:name="_Hlk143527325"/>
            <w:r w:rsidRPr="008D2500">
              <w:rPr>
                <w:color w:val="00B050"/>
                <w:lang w:val="en-US" w:bidi="ar-OM"/>
              </w:rPr>
              <w:t>This one is reserved for me, I will not give her away even if I cause to let her die at her home. I will cause to let her die at home, at her mother’s</w:t>
            </w:r>
            <w:bookmarkEnd w:id="15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bookmarkStart w:id="157" w:name="_Toc156234389"/>
      <w:r>
        <w:rPr>
          <w:lang w:val="en-US"/>
        </w:rPr>
        <w:lastRenderedPageBreak/>
        <w:t>Urfa-120_Cross_Marriage-Harran-2010</w:t>
      </w:r>
      <w:bookmarkEnd w:id="157"/>
    </w:p>
    <w:p w14:paraId="798662DE" w14:textId="77777777" w:rsidR="00AD69AF" w:rsidRPr="003849FE" w:rsidRDefault="00AD69AF" w:rsidP="00AD69AF">
      <w:pPr>
        <w:pStyle w:val="BodyText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BodyText2"/>
        <w:spacing w:line="240" w:lineRule="auto"/>
        <w:rPr>
          <w:u w:val="none"/>
          <w:lang w:val="de-AT"/>
        </w:rPr>
      </w:pPr>
      <w:r w:rsidRPr="001D734E">
        <w:rPr>
          <w:u w:val="none"/>
          <w:lang w:val="de-AT"/>
        </w:rPr>
        <w:t>Ismāʕīl</w:t>
      </w:r>
    </w:p>
    <w:p w14:paraId="199D6F9A" w14:textId="77777777" w:rsidR="00AD69AF" w:rsidRPr="001D734E" w:rsidRDefault="00AD69AF" w:rsidP="00AD69AF">
      <w:pPr>
        <w:pStyle w:val="BodyText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bookmarkStart w:id="158" w:name="_Toc156234390"/>
      <w:r>
        <w:rPr>
          <w:lang w:val="en-US"/>
        </w:rPr>
        <w:t>Urfa-122_Nimrod-Harran-2010</w:t>
      </w:r>
      <w:bookmarkEnd w:id="158"/>
    </w:p>
    <w:p w14:paraId="029E7AF4" w14:textId="77777777" w:rsidR="00AD69AF" w:rsidRPr="00BD7AEA" w:rsidRDefault="00AD69AF" w:rsidP="00AD69AF">
      <w:pPr>
        <w:pStyle w:val="List"/>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
        <w:rPr>
          <w:lang w:val="en-US"/>
        </w:rPr>
      </w:pPr>
      <w:r w:rsidRPr="004A6FD3">
        <w:rPr>
          <w:lang w:val="en-US"/>
        </w:rPr>
        <w:t>4:30</w:t>
      </w:r>
    </w:p>
    <w:p w14:paraId="60D0EB99" w14:textId="77777777" w:rsidR="00AD69AF" w:rsidRPr="0079673B" w:rsidRDefault="00AD69AF" w:rsidP="00AD69AF">
      <w:pPr>
        <w:pStyle w:val="List"/>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lastRenderedPageBreak/>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59" w:name="_Hlk131074556"/>
            <w:r w:rsidRPr="00C54F26">
              <w:rPr>
                <w:noProof/>
                <w:color w:val="00B050"/>
                <w:lang w:val="en-US"/>
              </w:rPr>
              <w:t>mā aslam yēlōn-u muslim daha zēn ṣār, amma Namrūd!</w:t>
            </w:r>
            <w:bookmarkEnd w:id="159"/>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60" w:name="_Hlk131074580"/>
            <w:r w:rsidRPr="00C54F26">
              <w:rPr>
                <w:color w:val="00B050"/>
              </w:rPr>
              <w:t>he did not become Muslim. If he had become a Muslim it had been better</w:t>
            </w:r>
            <w:bookmarkEnd w:id="160"/>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w:t>
            </w:r>
            <w:r w:rsidRPr="00C54F26">
              <w:rPr>
                <w:noProof/>
                <w:color w:val="00B050"/>
                <w:lang w:val="en-US"/>
              </w:rPr>
              <w:lastRenderedPageBreak/>
              <w:t xml:space="preserve">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lastRenderedPageBreak/>
              <w:t xml:space="preserve">He was lucky. Nobody was able to harm </w:t>
            </w:r>
            <w:r w:rsidRPr="00C54F26">
              <w:rPr>
                <w:color w:val="00B050"/>
              </w:rPr>
              <w:lastRenderedPageBreak/>
              <w:t>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lastRenderedPageBreak/>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61" w:name="_Hlk143527387"/>
            <w:r w:rsidRPr="00C54F26">
              <w:rPr>
                <w:noProof/>
                <w:color w:val="00B050"/>
                <w:lang w:val="it-IT"/>
              </w:rPr>
              <w:t xml:space="preserve">bagga, bagga trīd tiḏbaḥ Namrūd. </w:t>
            </w:r>
            <w:bookmarkEnd w:id="161"/>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62" w:name="_Hlk91607161"/>
            <w:r w:rsidRPr="00C54F26">
              <w:rPr>
                <w:color w:val="00B050"/>
                <w:lang w:val="it-IT"/>
              </w:rPr>
              <w:t>aṛ-ṛamil</w:t>
            </w:r>
            <w:bookmarkEnd w:id="162"/>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63" w:name="_Hlk143527406"/>
            <w:r w:rsidRPr="00C54F26">
              <w:rPr>
                <w:color w:val="00B050"/>
                <w:lang w:val="en-US"/>
              </w:rPr>
              <w:t xml:space="preserve">a mosquito, a mosquito will kill Nimrod. </w:t>
            </w:r>
            <w:bookmarkEnd w:id="163"/>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64" w:name="_Hlk91607300"/>
            <w:r w:rsidRPr="009801C6">
              <w:rPr>
                <w:noProof/>
                <w:color w:val="00B050"/>
                <w:lang w:val="en-US"/>
              </w:rPr>
              <w:t>baṛṛa</w:t>
            </w:r>
            <w:bookmarkEnd w:id="164"/>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65" w:name="_Hlk132714654"/>
            <w:r w:rsidRPr="009801C6">
              <w:rPr>
                <w:noProof/>
                <w:color w:val="00B050"/>
                <w:lang w:val="en-US"/>
              </w:rPr>
              <w:t xml:space="preserve">šakle </w:t>
            </w:r>
            <w:bookmarkEnd w:id="165"/>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66"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66"/>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67" w:name="_Hlk143527510"/>
            <w:bookmarkStart w:id="168" w:name="_Hlk143527489"/>
            <w:r w:rsidRPr="0049353B">
              <w:rPr>
                <w:color w:val="00B050"/>
                <w:lang w:val="en-US"/>
              </w:rPr>
              <w:t>One day more and he will die indeed!</w:t>
            </w:r>
            <w:bookmarkEnd w:id="167"/>
            <w:r w:rsidRPr="0049353B">
              <w:rPr>
                <w:color w:val="00B050"/>
                <w:lang w:val="en-US"/>
              </w:rPr>
              <w:t xml:space="preserve">” </w:t>
            </w:r>
            <w:bookmarkEnd w:id="168"/>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w:t>
            </w:r>
            <w:r w:rsidRPr="0049353B">
              <w:rPr>
                <w:noProof/>
                <w:color w:val="00B050"/>
                <w:lang w:val="en-US"/>
              </w:rPr>
              <w:lastRenderedPageBreak/>
              <w:t xml:space="preserve">kellit ḏahab. w gāṭʕīn kellt-u w ḥāṭṭīn kellt aḏ-ḏahab fōg-u w </w:t>
            </w:r>
            <w:bookmarkStart w:id="169" w:name="_Hlk132639989"/>
            <w:r w:rsidRPr="0049353B">
              <w:rPr>
                <w:noProof/>
                <w:color w:val="00B050"/>
                <w:lang w:val="en-US"/>
              </w:rPr>
              <w:t>yraččbūn</w:t>
            </w:r>
            <w:bookmarkEnd w:id="169"/>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lastRenderedPageBreak/>
              <w:t xml:space="preserve">The next day they brought a sword and a big knife and they had made for him a golden </w:t>
            </w:r>
            <w:r w:rsidRPr="0049353B">
              <w:rPr>
                <w:color w:val="00B050"/>
                <w:lang w:val="en-US"/>
              </w:rPr>
              <w:lastRenderedPageBreak/>
              <w:t>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lastRenderedPageBreak/>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29F1064F" w14:textId="77777777" w:rsidR="00407025" w:rsidRDefault="00407025" w:rsidP="000E0F53">
      <w:pPr>
        <w:pStyle w:val="Heading2"/>
        <w:rPr>
          <w:lang w:val="en-US"/>
        </w:rPr>
      </w:pPr>
      <w:bookmarkStart w:id="170" w:name="_Toc156234391"/>
      <w:r w:rsidRPr="00407025">
        <w:rPr>
          <w:lang w:val="en-US"/>
        </w:rPr>
        <w:lastRenderedPageBreak/>
        <w:t>Urfa-123_Stealing_Boy_P1-Harran-2010</w:t>
      </w:r>
      <w:bookmarkEnd w:id="170"/>
    </w:p>
    <w:p w14:paraId="2CC13C0A" w14:textId="28ADADCB"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71"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71"/>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72" w:name="_Hlk132921912"/>
            <w:r>
              <w:rPr>
                <w:color w:val="00B050"/>
                <w:lang w:val="en-US" w:bidi="ar-OM"/>
              </w:rPr>
              <w:t xml:space="preserve">(Then) he goes and steals the eggs from his neighbours and his mother again says, </w:t>
            </w:r>
            <w:bookmarkEnd w:id="172"/>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3F94262F" w14:textId="44F0DA27" w:rsidR="00407025" w:rsidRDefault="00636CC4" w:rsidP="000E0F53">
      <w:pPr>
        <w:pStyle w:val="Heading2"/>
        <w:rPr>
          <w:lang w:val="en-US"/>
        </w:rPr>
      </w:pPr>
      <w:bookmarkStart w:id="173" w:name="_Toc156234392"/>
      <w:r w:rsidRPr="00636CC4">
        <w:rPr>
          <w:lang w:val="en-US"/>
        </w:rPr>
        <w:lastRenderedPageBreak/>
        <w:t>Urfa-124_Stealing_Boy_P2-Harran-2010</w:t>
      </w:r>
      <w:bookmarkEnd w:id="173"/>
    </w:p>
    <w:p w14:paraId="4DDE2315" w14:textId="77777777" w:rsidR="00636CC4" w:rsidRDefault="00636CC4"/>
    <w:tbl>
      <w:tblPr>
        <w:tblStyle w:val="TableGrid"/>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lastRenderedPageBreak/>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lastRenderedPageBreak/>
              <w:t xml:space="preserve">And he bit off her tongue; he pulled her tongue out and suddenly bit her tongue off, </w:t>
            </w:r>
            <w:r>
              <w:rPr>
                <w:color w:val="00B050"/>
                <w:lang w:val="en-US" w:bidi="ar-OM"/>
              </w:rPr>
              <w:lastRenderedPageBreak/>
              <w:t>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lastRenderedPageBreak/>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74"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75" w:name="_Hlk132912135"/>
            <w:r>
              <w:rPr>
                <w:color w:val="00B050"/>
                <w:lang w:val="en-US" w:bidi="ar-OM"/>
              </w:rPr>
              <w:t>When they brought him the chicken he opened his mouth and put its head in his mouth. Then he bit it off. He cut off the chicken’s head</w:t>
            </w:r>
            <w:bookmarkEnd w:id="175"/>
            <w:r>
              <w:rPr>
                <w:color w:val="00B050"/>
                <w:lang w:val="en-US" w:bidi="ar-OM"/>
              </w:rPr>
              <w:t xml:space="preserve"> completely.</w:t>
            </w:r>
            <w:bookmarkEnd w:id="174"/>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bookmarkStart w:id="176" w:name="_Toc156234393"/>
      <w:r>
        <w:t>Urfa-125_Coffee-Harran-2010</w:t>
      </w:r>
      <w:bookmarkEnd w:id="176"/>
    </w:p>
    <w:p w14:paraId="7A2C931E" w14:textId="77777777" w:rsidR="00F57617" w:rsidRDefault="00F57617" w:rsidP="00F57617">
      <w:pPr>
        <w:pStyle w:val="BodyText2"/>
        <w:spacing w:line="240" w:lineRule="auto"/>
        <w:rPr>
          <w:u w:val="none"/>
        </w:rPr>
      </w:pPr>
      <w:r>
        <w:rPr>
          <w:u w:val="none"/>
        </w:rPr>
        <w:t>15 May 2010</w:t>
      </w:r>
    </w:p>
    <w:p w14:paraId="1B14E188" w14:textId="77777777" w:rsidR="00F57617" w:rsidRDefault="00F57617" w:rsidP="00F57617">
      <w:pPr>
        <w:pStyle w:val="BodyText2"/>
        <w:spacing w:line="240" w:lineRule="auto"/>
        <w:rPr>
          <w:u w:val="none"/>
        </w:rPr>
      </w:pPr>
      <w:r>
        <w:rPr>
          <w:u w:val="none"/>
        </w:rPr>
        <w:t>Ismāʕīl</w:t>
      </w:r>
    </w:p>
    <w:p w14:paraId="0B1CED29" w14:textId="77777777" w:rsidR="00F57617" w:rsidRDefault="00F57617" w:rsidP="00F5761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 xml:space="preserve">Once upon a time, my teacher, there was a host (who used to offer) coffee; one who had guest house. In former times, the Arabs used </w:t>
            </w:r>
            <w:r w:rsidRPr="003B5D60">
              <w:rPr>
                <w:color w:val="00B050"/>
                <w:lang w:val="en-US" w:bidi="ar-OM"/>
              </w:rPr>
              <w:lastRenderedPageBreak/>
              <w:t>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lastRenderedPageBreak/>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77" w:name="_Hlk143527551"/>
            <w:r w:rsidRPr="003B5D60">
              <w:rPr>
                <w:color w:val="00B050"/>
                <w:lang w:val="en-US"/>
              </w:rPr>
              <w:t>min hēn ṛāyiḥ gāyil: āni arīd agḏ̣ub dār aš-šēx w-arīd āni asāwi ghawa</w:t>
            </w:r>
            <w:bookmarkEnd w:id="177"/>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78" w:name="_Hlk143527565"/>
            <w:r w:rsidRPr="003B5D60">
              <w:rPr>
                <w:color w:val="00B050"/>
                <w:lang w:val="en-US" w:bidi="ar-OM"/>
              </w:rPr>
              <w:t>I will leave from here, will take the sheikh’s house and I will make coffee.”</w:t>
            </w:r>
            <w:bookmarkEnd w:id="178"/>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lastRenderedPageBreak/>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79" w:name="_Hlk132715131"/>
            <w:r w:rsidRPr="00EE154A">
              <w:rPr>
                <w:color w:val="00B050"/>
              </w:rPr>
              <w:t>čibīre</w:t>
            </w:r>
            <w:bookmarkEnd w:id="179"/>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80" w:name="_Hlk153806200"/>
            <w:r w:rsidRPr="00EE154A">
              <w:rPr>
                <w:color w:val="00B050"/>
                <w:lang w:val="en-US"/>
              </w:rPr>
              <w:t>bass yēlōn-ak minte ḥāṭṭ hal-ḥabbtēn aš-šiʕīr ᵊbgaḷᵊb-ha daha zēn ṣārat.”</w:t>
            </w:r>
            <w:bookmarkEnd w:id="180"/>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81" w:name="_Hlk153806213"/>
            <w:r w:rsidRPr="00EE154A">
              <w:rPr>
                <w:color w:val="00B050"/>
                <w:lang w:val="en-US" w:bidi="ar-OM"/>
              </w:rPr>
              <w:t>However, if you had not put these two grains of barley into it, it would be even better</w:t>
            </w:r>
            <w:bookmarkEnd w:id="181"/>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w:t>
            </w:r>
            <w:r w:rsidRPr="00EE154A">
              <w:rPr>
                <w:color w:val="00B050"/>
                <w:lang w:val="en-US"/>
              </w:rPr>
              <w:lastRenderedPageBreak/>
              <w:t>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lastRenderedPageBreak/>
              <w:t xml:space="preserve">Get up, collect the utensils of the coffee and take them! I will care for your 350 kilos of coffee a year until you die. The coffee will be </w:t>
            </w:r>
            <w:r w:rsidRPr="00EE154A">
              <w:rPr>
                <w:color w:val="00B050"/>
                <w:lang w:val="en-US" w:bidi="ar-OM"/>
              </w:rPr>
              <w:lastRenderedPageBreak/>
              <w:t>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lastRenderedPageBreak/>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bookmarkStart w:id="182" w:name="_Toc156234394"/>
      <w:r>
        <w:rPr>
          <w:lang w:val="en-US"/>
        </w:rPr>
        <w:t>Urfa-133_Sheikh_Musa-Harran-2013</w:t>
      </w:r>
      <w:bookmarkEnd w:id="182"/>
    </w:p>
    <w:p w14:paraId="46E25610" w14:textId="77777777" w:rsidR="00F57617" w:rsidRPr="00BC0614" w:rsidRDefault="00F57617" w:rsidP="00F57617">
      <w:pPr>
        <w:pStyle w:val="List"/>
        <w:rPr>
          <w:lang w:val="en-US"/>
        </w:rPr>
      </w:pPr>
      <w:r>
        <w:rPr>
          <w:noProof/>
          <w:lang w:val="en-US"/>
        </w:rPr>
        <w:t>Ibrāhīm</w:t>
      </w:r>
    </w:p>
    <w:p w14:paraId="740C71E3" w14:textId="77777777" w:rsidR="00F57617" w:rsidRDefault="00F57617" w:rsidP="00F57617">
      <w:pPr>
        <w:pStyle w:val="List"/>
        <w:rPr>
          <w:lang w:val="de-AT"/>
        </w:rPr>
      </w:pPr>
      <w:r>
        <w:rPr>
          <w:lang w:val="de-AT"/>
        </w:rPr>
        <w:t>1 Oct 2013</w:t>
      </w:r>
    </w:p>
    <w:p w14:paraId="1C79F5A5" w14:textId="77777777" w:rsidR="00F57617" w:rsidRDefault="00F57617" w:rsidP="00F57617">
      <w:pPr>
        <w:pStyle w:val="BodyText2"/>
        <w:spacing w:line="240" w:lineRule="auto"/>
        <w:rPr>
          <w:u w:val="none"/>
        </w:rPr>
      </w:pPr>
      <w:r>
        <w:rPr>
          <w:u w:val="none"/>
        </w:rPr>
        <w:t>Heft III</w:t>
      </w:r>
    </w:p>
    <w:p w14:paraId="0DD18F3D" w14:textId="77777777" w:rsidR="00F57617" w:rsidRDefault="00F57617" w:rsidP="00F5761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lastRenderedPageBreak/>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ēš?” –</w:t>
            </w:r>
            <w:r w:rsidRPr="002F1CE0">
              <w:rPr>
                <w:iCs/>
                <w:noProof/>
                <w:color w:val="00B050"/>
                <w:lang w:val="en-US"/>
              </w:rPr>
              <w:lastRenderedPageBreak/>
              <w:t xml:space="preserve">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lastRenderedPageBreak/>
              <w:t xml:space="preserve">They said, “That’s right, we do not have </w:t>
            </w:r>
            <w:r w:rsidRPr="002F1CE0">
              <w:rPr>
                <w:color w:val="00B050"/>
                <w:lang w:val="en-US"/>
              </w:rPr>
              <w:lastRenderedPageBreak/>
              <w:t>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lastRenderedPageBreak/>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w:t>
            </w:r>
            <w:r w:rsidRPr="003B0237">
              <w:rPr>
                <w:color w:val="00B050"/>
                <w:lang w:val="en-US"/>
              </w:rPr>
              <w:lastRenderedPageBreak/>
              <w:t>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lastRenderedPageBreak/>
              <w:t xml:space="preserve">After the first-born child, they got another </w:t>
            </w:r>
            <w:r w:rsidRPr="003B0237">
              <w:rPr>
                <w:color w:val="00B050"/>
                <w:lang w:val="en-US"/>
              </w:rPr>
              <w:lastRenderedPageBreak/>
              <w:t>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lastRenderedPageBreak/>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lastRenderedPageBreak/>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lastRenderedPageBreak/>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lastRenderedPageBreak/>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83" w:name="_Hlk131074621"/>
            <w:r w:rsidRPr="00C67870">
              <w:rPr>
                <w:color w:val="00B050"/>
                <w:lang w:val="en-US"/>
              </w:rPr>
              <w:t>inte kalām-ak daha maqbūl</w:t>
            </w:r>
            <w:bookmarkEnd w:id="183"/>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84" w:name="_Hlk131074630"/>
            <w:r w:rsidRPr="00C67870">
              <w:rPr>
                <w:color w:val="00B050"/>
                <w:lang w:val="en-US"/>
              </w:rPr>
              <w:t>Your words are even more agreeable.</w:t>
            </w:r>
            <w:bookmarkEnd w:id="184"/>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w:t>
            </w:r>
            <w:r w:rsidRPr="00C67870">
              <w:rPr>
                <w:color w:val="00B050"/>
                <w:lang w:val="en-US"/>
              </w:rPr>
              <w:lastRenderedPageBreak/>
              <w:t>“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lastRenderedPageBreak/>
              <w:t xml:space="preserve">He said, “What do we play, prophet Moses?” </w:t>
            </w:r>
            <w:r w:rsidRPr="00C67870">
              <w:rPr>
                <w:color w:val="00B050"/>
                <w:lang w:val="en-US"/>
              </w:rPr>
              <w:lastRenderedPageBreak/>
              <w:t xml:space="preserve">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lastRenderedPageBreak/>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lastRenderedPageBreak/>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bookmarkStart w:id="185" w:name="_Toc156234395"/>
      <w:r>
        <w:rPr>
          <w:lang w:val="en-US"/>
        </w:rPr>
        <w:t>Urfa-136_Cigkofte-Harran-2013</w:t>
      </w:r>
      <w:bookmarkEnd w:id="185"/>
    </w:p>
    <w:p w14:paraId="086272B1" w14:textId="77777777" w:rsidR="00F57617" w:rsidRPr="00BC0614" w:rsidRDefault="00F57617" w:rsidP="00F57617">
      <w:pPr>
        <w:pStyle w:val="List"/>
        <w:rPr>
          <w:lang w:val="en-US"/>
        </w:rPr>
      </w:pPr>
      <w:r>
        <w:rPr>
          <w:noProof/>
          <w:lang w:val="en-US"/>
        </w:rPr>
        <w:t>Amīna</w:t>
      </w:r>
    </w:p>
    <w:p w14:paraId="43D69C35" w14:textId="77777777" w:rsidR="00F57617" w:rsidRDefault="00F57617" w:rsidP="00F57617">
      <w:pPr>
        <w:pStyle w:val="List"/>
        <w:rPr>
          <w:lang w:val="de-AT"/>
        </w:rPr>
      </w:pPr>
      <w:r>
        <w:rPr>
          <w:lang w:val="de-AT"/>
        </w:rPr>
        <w:t xml:space="preserve">1 Oct 2013 </w:t>
      </w:r>
    </w:p>
    <w:p w14:paraId="1B338807" w14:textId="77777777" w:rsidR="00F57617" w:rsidRPr="00C93879" w:rsidRDefault="00F57617" w:rsidP="00F57617">
      <w:pPr>
        <w:pStyle w:val="List"/>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lastRenderedPageBreak/>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86" w:name="_Hlk131074676"/>
            <w:r w:rsidRPr="00F978C8">
              <w:rPr>
                <w:iCs/>
                <w:noProof/>
                <w:color w:val="00B050"/>
                <w:lang w:val="en-US"/>
              </w:rPr>
              <w:t>w šift al-mīǧant az-ziqīre awwali daha ṣṣīr axēr.</w:t>
            </w:r>
            <w:bookmarkEnd w:id="186"/>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87" w:name="_Hlk131074695"/>
            <w:r w:rsidRPr="00F978C8">
              <w:rPr>
                <w:color w:val="00B050"/>
                <w:lang w:val="en-US"/>
              </w:rPr>
              <w:t>In former times it became better</w:t>
            </w:r>
            <w:bookmarkEnd w:id="187"/>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lastRenderedPageBreak/>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49C714B5" w14:textId="77777777" w:rsidR="00F57617" w:rsidRDefault="00F57617" w:rsidP="00F57617">
      <w:pPr>
        <w:pStyle w:val="List"/>
      </w:pPr>
    </w:p>
    <w:p w14:paraId="1B42014D" w14:textId="77777777" w:rsidR="00F57617" w:rsidRDefault="00F57617" w:rsidP="00F57617">
      <w:pPr>
        <w:pStyle w:val="List"/>
        <w:rPr>
          <w:rFonts w:cs="Arial"/>
          <w:b/>
          <w:bCs/>
          <w:iCs/>
          <w:sz w:val="26"/>
          <w:szCs w:val="28"/>
          <w:lang w:val="en-US"/>
        </w:rPr>
      </w:pPr>
      <w:r w:rsidRPr="00F57617">
        <w:rPr>
          <w:rFonts w:cs="Arial"/>
          <w:b/>
          <w:bCs/>
          <w:iCs/>
          <w:sz w:val="26"/>
          <w:szCs w:val="28"/>
          <w:lang w:val="en-US"/>
        </w:rPr>
        <w:t>Urfa-139_Lahmacun-Harran-2013</w:t>
      </w:r>
    </w:p>
    <w:p w14:paraId="6B2587DD" w14:textId="4A2C2987" w:rsidR="00F57617" w:rsidRDefault="00F57617" w:rsidP="00F57617">
      <w:pPr>
        <w:pStyle w:val="List"/>
      </w:pPr>
      <w:r>
        <w:t>Amīna</w:t>
      </w:r>
      <w:r w:rsidRPr="00D913C7">
        <w:t>, 2.10.2013</w:t>
      </w:r>
    </w:p>
    <w:p w14:paraId="19DA0A2C" w14:textId="77777777" w:rsidR="00F57617" w:rsidRDefault="00F57617" w:rsidP="00F57617">
      <w:pPr>
        <w:pStyle w:val="BodyText"/>
        <w:rPr>
          <w:lang w:val="en-US"/>
        </w:rPr>
      </w:pPr>
      <w:r>
        <w:rPr>
          <w:lang w:val="en-US"/>
        </w:rPr>
        <w:t>1:24 Heft S.89</w:t>
      </w:r>
    </w:p>
    <w:tbl>
      <w:tblPr>
        <w:tblStyle w:val="TableGrid"/>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F57617" w:rsidRPr="00D777C4" w14:paraId="2CC58E67" w14:textId="77777777" w:rsidTr="00763CEC">
        <w:tc>
          <w:tcPr>
            <w:tcW w:w="850" w:type="dxa"/>
          </w:tcPr>
          <w:p w14:paraId="47629149" w14:textId="77777777" w:rsidR="00F57617" w:rsidRPr="002B6DF6" w:rsidRDefault="00F57617" w:rsidP="00763CEC">
            <w:pPr>
              <w:rPr>
                <w:color w:val="00B050"/>
                <w:lang w:val="en-US"/>
              </w:rPr>
            </w:pPr>
            <w:r w:rsidRPr="002B6DF6">
              <w:rPr>
                <w:color w:val="00B050"/>
                <w:lang w:val="en-US"/>
              </w:rPr>
              <w:t>0.48</w:t>
            </w:r>
          </w:p>
        </w:tc>
        <w:tc>
          <w:tcPr>
            <w:tcW w:w="3969" w:type="dxa"/>
          </w:tcPr>
          <w:p w14:paraId="2B6C6C32" w14:textId="77777777" w:rsidR="00F57617" w:rsidRPr="002B6DF6" w:rsidRDefault="00F57617" w:rsidP="00763CEC">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sidRPr="002B6DF6">
              <w:rPr>
                <w:rStyle w:val="FootnoteReference"/>
                <w:color w:val="00B050"/>
                <w:lang w:val="en-US"/>
              </w:rPr>
              <w:footnoteReference w:id="51"/>
            </w:r>
            <w:r w:rsidRPr="002B6DF6">
              <w:rPr>
                <w:color w:val="00B050"/>
                <w:lang w:val="en-US"/>
              </w:rPr>
              <w:t>,</w:t>
            </w:r>
          </w:p>
        </w:tc>
        <w:tc>
          <w:tcPr>
            <w:tcW w:w="4253" w:type="dxa"/>
          </w:tcPr>
          <w:p w14:paraId="797F895C" w14:textId="77777777" w:rsidR="00F57617" w:rsidRPr="00D777C4" w:rsidRDefault="00F57617" w:rsidP="00763CEC">
            <w:pPr>
              <w:rPr>
                <w:lang w:val="en-US"/>
              </w:rPr>
            </w:pPr>
            <w:r>
              <w:rPr>
                <w:lang w:val="en-US"/>
              </w:rPr>
              <w:t xml:space="preserve">ranik </w:t>
            </w:r>
            <w:r w:rsidRPr="005734CE">
              <w:rPr>
                <w:i/>
                <w:lang w:val="en-US"/>
              </w:rPr>
              <w:t>renk</w:t>
            </w:r>
          </w:p>
        </w:tc>
      </w:tr>
      <w:tr w:rsidR="00F57617" w:rsidRPr="00D777C4" w14:paraId="3A1D9937" w14:textId="77777777" w:rsidTr="00763CEC">
        <w:tc>
          <w:tcPr>
            <w:tcW w:w="850" w:type="dxa"/>
          </w:tcPr>
          <w:p w14:paraId="31F4C230" w14:textId="77777777" w:rsidR="00F57617" w:rsidRPr="002B6DF6" w:rsidRDefault="00F57617" w:rsidP="00763CEC">
            <w:pPr>
              <w:rPr>
                <w:color w:val="00B050"/>
                <w:lang w:val="en-US"/>
              </w:rPr>
            </w:pPr>
            <w:r w:rsidRPr="002B6DF6">
              <w:rPr>
                <w:color w:val="00B050"/>
                <w:lang w:val="en-US"/>
              </w:rPr>
              <w:t>1.00</w:t>
            </w:r>
          </w:p>
        </w:tc>
        <w:tc>
          <w:tcPr>
            <w:tcW w:w="3969" w:type="dxa"/>
          </w:tcPr>
          <w:p w14:paraId="15CA6AD4" w14:textId="77777777" w:rsidR="00F57617" w:rsidRPr="002B6DF6" w:rsidRDefault="00F57617" w:rsidP="00763CEC">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F57617" w:rsidRPr="00D777C4" w:rsidRDefault="00F57617" w:rsidP="00763CEC">
            <w:pPr>
              <w:rPr>
                <w:lang w:val="en-US"/>
              </w:rPr>
            </w:pPr>
          </w:p>
        </w:tc>
      </w:tr>
      <w:tr w:rsidR="00F57617" w:rsidRPr="00D777C4" w14:paraId="7329C5A7" w14:textId="77777777" w:rsidTr="00763CEC">
        <w:tc>
          <w:tcPr>
            <w:tcW w:w="850" w:type="dxa"/>
          </w:tcPr>
          <w:p w14:paraId="1C8BB66A" w14:textId="77777777" w:rsidR="00F57617" w:rsidRPr="002B6DF6" w:rsidRDefault="00F57617" w:rsidP="00763CEC">
            <w:pPr>
              <w:rPr>
                <w:color w:val="00B050"/>
                <w:lang w:val="en-US"/>
              </w:rPr>
            </w:pPr>
            <w:r w:rsidRPr="002B6DF6">
              <w:rPr>
                <w:color w:val="00B050"/>
                <w:lang w:val="en-US"/>
              </w:rPr>
              <w:t>1.08</w:t>
            </w:r>
          </w:p>
        </w:tc>
        <w:tc>
          <w:tcPr>
            <w:tcW w:w="3969" w:type="dxa"/>
          </w:tcPr>
          <w:p w14:paraId="36E1B568" w14:textId="77777777" w:rsidR="00F57617" w:rsidRPr="002B6DF6" w:rsidRDefault="00F57617" w:rsidP="00763CEC">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ysahhlūn-u w yiswūn-u yiǧi ḥāḏ̣ir, </w:t>
            </w:r>
            <w:r w:rsidRPr="002B6DF6">
              <w:rPr>
                <w:color w:val="00B050"/>
              </w:rPr>
              <w:t>hāḏa</w:t>
            </w:r>
            <w:r w:rsidRPr="002B6DF6">
              <w:rPr>
                <w:color w:val="00B050"/>
                <w:lang w:val="en-US"/>
              </w:rPr>
              <w:t xml:space="preserve"> en qōlay hēne yemeg-ne hēne, en basīṭ w </w:t>
            </w:r>
            <w:r w:rsidRPr="002B6DF6">
              <w:rPr>
                <w:color w:val="00B050"/>
                <w:lang w:val="en-US"/>
              </w:rPr>
              <w:lastRenderedPageBreak/>
              <w:t>qōlay w ham zād gečerli, ʕid kull ḥade gečerli yaʕni.</w:t>
            </w:r>
          </w:p>
        </w:tc>
        <w:tc>
          <w:tcPr>
            <w:tcW w:w="4253" w:type="dxa"/>
          </w:tcPr>
          <w:p w14:paraId="0BF939C4" w14:textId="77777777" w:rsidR="00F57617" w:rsidRPr="00D777C4" w:rsidRDefault="00F57617" w:rsidP="00763CEC">
            <w:pPr>
              <w:rPr>
                <w:lang w:val="en-US"/>
              </w:rPr>
            </w:pPr>
            <w:r>
              <w:rPr>
                <w:lang w:val="en-US"/>
              </w:rPr>
              <w:lastRenderedPageBreak/>
              <w:t>ysahhlūn ausbreiten</w:t>
            </w:r>
          </w:p>
        </w:tc>
      </w:tr>
    </w:tbl>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bookmarkStart w:id="188" w:name="_Toc156234396"/>
      <w:r>
        <w:rPr>
          <w:lang w:val="en-US"/>
        </w:rPr>
        <w:t>Urfa-140_Biyat-Harran-2013</w:t>
      </w:r>
      <w:bookmarkEnd w:id="188"/>
    </w:p>
    <w:p w14:paraId="3F382151" w14:textId="77777777" w:rsidR="00FF0D66" w:rsidRPr="00BC0614" w:rsidRDefault="00FF0D66" w:rsidP="00FF0D66">
      <w:pPr>
        <w:pStyle w:val="List"/>
        <w:rPr>
          <w:lang w:val="en-US"/>
        </w:rPr>
      </w:pPr>
      <w:r>
        <w:rPr>
          <w:noProof/>
          <w:lang w:val="en-US"/>
        </w:rPr>
        <w:t>Amīna</w:t>
      </w:r>
    </w:p>
    <w:p w14:paraId="6762F312" w14:textId="77777777" w:rsidR="00FF0D66" w:rsidRDefault="00FF0D66" w:rsidP="00FF0D66">
      <w:pPr>
        <w:pStyle w:val="List"/>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
        <w:rPr>
          <w:lang w:val="en-US"/>
        </w:rPr>
      </w:pPr>
      <w:r>
        <w:rPr>
          <w:lang w:val="en-US"/>
        </w:rPr>
        <w:t>Heft II</w:t>
      </w:r>
    </w:p>
    <w:p w14:paraId="47A38AC3" w14:textId="77777777" w:rsidR="00FF0D66" w:rsidRPr="00763855" w:rsidRDefault="00FF0D66" w:rsidP="00FF0D66">
      <w:pPr>
        <w:rPr>
          <w:noProof/>
          <w:lang w:val="en-US"/>
        </w:rPr>
      </w:pPr>
    </w:p>
    <w:tbl>
      <w:tblPr>
        <w:tblStyle w:val="TableGrid"/>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yaʕni mū alle aš-šēx aṣ-ṣāliḥ zād ybayyit 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t xml:space="preserve">I mean not necessarily the sheikh. Any 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lastRenderedPageBreak/>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lastRenderedPageBreak/>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bookmarkStart w:id="189" w:name="_Toc156234397"/>
      <w:r>
        <w:rPr>
          <w:lang w:val="en-US"/>
        </w:rPr>
        <w:t>Urfa-150_Iclikofte-Harran-2014</w:t>
      </w:r>
      <w:bookmarkEnd w:id="189"/>
    </w:p>
    <w:p w14:paraId="1B57D3EF" w14:textId="77777777" w:rsidR="00FF0D66" w:rsidRDefault="00FF0D66" w:rsidP="00FF0D66">
      <w:pPr>
        <w:pStyle w:val="BodyText2"/>
        <w:spacing w:line="240" w:lineRule="auto"/>
        <w:rPr>
          <w:u w:val="none"/>
        </w:rPr>
      </w:pPr>
      <w:r>
        <w:rPr>
          <w:u w:val="none"/>
        </w:rPr>
        <w:t>16 Nov 2014</w:t>
      </w:r>
    </w:p>
    <w:p w14:paraId="136A2CF4" w14:textId="77777777" w:rsidR="00FF0D66" w:rsidRDefault="00FF0D66" w:rsidP="00FF0D66">
      <w:pPr>
        <w:pStyle w:val="BodyText2"/>
        <w:spacing w:line="240" w:lineRule="auto"/>
        <w:rPr>
          <w:u w:val="none"/>
        </w:rPr>
      </w:pPr>
      <w:r>
        <w:rPr>
          <w:u w:val="none"/>
        </w:rPr>
        <w:t>Amīna</w:t>
      </w:r>
    </w:p>
    <w:p w14:paraId="6B4B37CC" w14:textId="77777777" w:rsidR="00FF0D66" w:rsidRDefault="00FF0D66" w:rsidP="00FF0D66">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90" w:name="_Hlk130563484"/>
            <w:r w:rsidRPr="006D08B6">
              <w:rPr>
                <w:color w:val="00B050"/>
                <w:lang w:val="en-US"/>
              </w:rPr>
              <w:t>w ḥaṭṭēt ʕalē</w:t>
            </w:r>
            <w:r w:rsidRPr="006D08B6">
              <w:rPr>
                <w:color w:val="00B050"/>
                <w:lang w:val="en-US"/>
              </w:rPr>
              <w:noBreakHyphen/>
              <w:t>´ ṣōṭ-in yābis min ṣōṭ-ne</w:t>
            </w:r>
            <w:bookmarkEnd w:id="190"/>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91" w:name="_Hlk130563492"/>
            <w:r w:rsidRPr="006D08B6">
              <w:rPr>
                <w:color w:val="00B050"/>
                <w:lang w:val="en-US" w:bidi="ar-OM"/>
              </w:rPr>
              <w:t>I put on it dried chili pepper from our own pepper</w:t>
            </w:r>
            <w:bookmarkEnd w:id="191"/>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92" w:name="_Hlk130563516"/>
            <w:r w:rsidRPr="000E2C7B">
              <w:rPr>
                <w:color w:val="00B050"/>
                <w:lang w:val="en-US"/>
              </w:rPr>
              <w:t xml:space="preserve">ḥaṭṭēt laḥam-in magrūḏ̣ </w:t>
            </w:r>
            <w:bookmarkEnd w:id="192"/>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93" w:name="_Hlk130563531"/>
            <w:r w:rsidRPr="000E2C7B">
              <w:rPr>
                <w:color w:val="00B050"/>
                <w:lang w:val="en-US" w:bidi="ar-OM"/>
              </w:rPr>
              <w:t>and put minced meat</w:t>
            </w:r>
            <w:bookmarkEnd w:id="193"/>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t>After bringing the dough you cut it into pieces. I open them with my finger and then I 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lastRenderedPageBreak/>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786DF" w14:textId="77777777" w:rsidR="00A56267" w:rsidRDefault="00A56267">
      <w:pPr>
        <w:spacing w:line="240" w:lineRule="auto"/>
      </w:pPr>
      <w:r>
        <w:separator/>
      </w:r>
    </w:p>
  </w:endnote>
  <w:endnote w:type="continuationSeparator" w:id="0">
    <w:p w14:paraId="2D1FEC72" w14:textId="77777777" w:rsidR="00A56267" w:rsidRDefault="00A562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1557B" w14:textId="77777777" w:rsidR="00A56267" w:rsidRDefault="00A56267">
      <w:pPr>
        <w:rPr>
          <w:sz w:val="12"/>
        </w:rPr>
      </w:pPr>
      <w:r>
        <w:separator/>
      </w:r>
    </w:p>
  </w:footnote>
  <w:footnote w:type="continuationSeparator" w:id="0">
    <w:p w14:paraId="68C499A2" w14:textId="77777777" w:rsidR="00A56267" w:rsidRDefault="00A56267">
      <w:pPr>
        <w:rPr>
          <w:sz w:val="12"/>
        </w:rPr>
      </w:pPr>
      <w:r>
        <w:continuationSeparator/>
      </w:r>
    </w:p>
  </w:footnote>
  <w:footnote w:id="1">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2">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3">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4">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5">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6">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7">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8">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9">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0">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1">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2">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3">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4">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5">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6">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7">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44" w:name="__Fieldmark__990_830442840"/>
      <w:bookmarkEnd w:id="44"/>
      <w:r>
        <w:t>(Woodhead and Beene 1967: 320).</w:t>
      </w:r>
    </w:p>
  </w:footnote>
  <w:footnote w:id="18">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19">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0">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1">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45" w:name="__Fieldmark__1101_830442840"/>
      <w:bookmarkEnd w:id="45"/>
      <w:r>
        <w:t>(Woodhead and Beene 1967: 348).</w:t>
      </w:r>
    </w:p>
  </w:footnote>
  <w:footnote w:id="22">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3">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4">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5">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6">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7">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8">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29">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0">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1">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2">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3">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4">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5">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6">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7">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8">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39">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0">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1">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2">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3">
    <w:p w14:paraId="46EC5D00" w14:textId="77777777" w:rsidR="004766D2" w:rsidRPr="00D7630C" w:rsidRDefault="004766D2" w:rsidP="004766D2">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4">
    <w:p w14:paraId="74B8B2B9" w14:textId="77777777" w:rsidR="004766D2" w:rsidRPr="00A24CB9" w:rsidRDefault="004766D2" w:rsidP="004766D2">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5">
    <w:p w14:paraId="3B74EFAA" w14:textId="77777777" w:rsidR="00AD69AF" w:rsidRPr="00DB2F10" w:rsidRDefault="00AD69AF" w:rsidP="00AD69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6">
    <w:p w14:paraId="5EF84DB2" w14:textId="77777777" w:rsidR="00AD69AF" w:rsidRPr="000E33C4" w:rsidRDefault="00AD69AF" w:rsidP="00AD69AF">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7">
    <w:p w14:paraId="76C980B3" w14:textId="77777777" w:rsidR="00AD69AF" w:rsidRPr="00723D03" w:rsidRDefault="00AD69AF" w:rsidP="00AD69AF">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8">
    <w:p w14:paraId="4A9DB772" w14:textId="77777777" w:rsidR="00AD69AF" w:rsidRPr="00DD2B9B" w:rsidRDefault="00AD69AF" w:rsidP="00AD69AF">
      <w:pPr>
        <w:pStyle w:val="FootnoteText"/>
        <w:rPr>
          <w:lang w:val="en-US"/>
        </w:rPr>
      </w:pPr>
      <w:r w:rsidRPr="00BA18ED">
        <w:rPr>
          <w:rStyle w:val="FootnoteReference"/>
        </w:rPr>
        <w:footnoteRef/>
      </w:r>
      <w:r>
        <w:t xml:space="preserve"> The literal meaning is ‘accept!’.</w:t>
      </w:r>
    </w:p>
  </w:footnote>
  <w:footnote w:id="49">
    <w:p w14:paraId="1F936576" w14:textId="77777777" w:rsidR="00AD69AF" w:rsidRPr="00DD2B9B" w:rsidRDefault="00AD69AF" w:rsidP="00AD69AF">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0">
    <w:p w14:paraId="6C0B4536" w14:textId="77777777" w:rsidR="00AD69AF" w:rsidRPr="00050D17" w:rsidRDefault="00AD69AF" w:rsidP="00AD69AF">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1">
    <w:p w14:paraId="24909360" w14:textId="77777777" w:rsidR="00F57617" w:rsidRPr="00C03AA3" w:rsidRDefault="00F57617" w:rsidP="00F57617">
      <w:pPr>
        <w:pStyle w:val="FootnoteText"/>
        <w:rPr>
          <w:lang w:bidi="ar-SY"/>
        </w:rPr>
      </w:pPr>
      <w:r w:rsidRPr="009E1146">
        <w:rPr>
          <w:rStyle w:val="FootnoteReference"/>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DE3CF9" w:rsidRDefault="00DE3CF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DE3CF9" w:rsidRDefault="00DE3CF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DE3CF9" w:rsidRDefault="00DE3C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4044"/>
    <w:rsid w:val="00072774"/>
    <w:rsid w:val="0009792D"/>
    <w:rsid w:val="000E0F53"/>
    <w:rsid w:val="00225528"/>
    <w:rsid w:val="002A2BAF"/>
    <w:rsid w:val="003D216E"/>
    <w:rsid w:val="003F699B"/>
    <w:rsid w:val="00407025"/>
    <w:rsid w:val="00407D5F"/>
    <w:rsid w:val="00411DAB"/>
    <w:rsid w:val="00470B28"/>
    <w:rsid w:val="004766D2"/>
    <w:rsid w:val="00526756"/>
    <w:rsid w:val="00581A4E"/>
    <w:rsid w:val="00636CC4"/>
    <w:rsid w:val="00660287"/>
    <w:rsid w:val="007140B6"/>
    <w:rsid w:val="007572DC"/>
    <w:rsid w:val="00775CA1"/>
    <w:rsid w:val="00775D04"/>
    <w:rsid w:val="007833FF"/>
    <w:rsid w:val="008F33E8"/>
    <w:rsid w:val="008F630C"/>
    <w:rsid w:val="00A56267"/>
    <w:rsid w:val="00A6325D"/>
    <w:rsid w:val="00A800EB"/>
    <w:rsid w:val="00AD69AF"/>
    <w:rsid w:val="00B70C83"/>
    <w:rsid w:val="00BA3E7A"/>
    <w:rsid w:val="00C4153C"/>
    <w:rsid w:val="00D35FD8"/>
    <w:rsid w:val="00D83BA2"/>
    <w:rsid w:val="00DE3CF9"/>
    <w:rsid w:val="00E05F8B"/>
    <w:rsid w:val="00EC1201"/>
    <w:rsid w:val="00F0080D"/>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49906</Words>
  <Characters>314409</Characters>
  <Application>Microsoft Office Word</Application>
  <DocSecurity>0</DocSecurity>
  <Lines>2620</Lines>
  <Paragraphs>727</Paragraphs>
  <ScaleCrop>false</ScaleCrop>
  <Company>Institut für Orientalistik der Universität Wien</Company>
  <LinksUpToDate>false</LinksUpToDate>
  <CharactersWithSpaces>36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36</cp:revision>
  <cp:lastPrinted>2003-02-11T10:31:00Z</cp:lastPrinted>
  <dcterms:created xsi:type="dcterms:W3CDTF">2023-11-27T10:45:00Z</dcterms:created>
  <dcterms:modified xsi:type="dcterms:W3CDTF">2024-01-16T12:09:00Z</dcterms:modified>
  <dc:language>de-AT</dc:language>
</cp:coreProperties>
</file>